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6ABA" w:rsidRDefault="00D56ABA" w:rsidP="0068344C">
      <w:pPr>
        <w:pStyle w:val="Heading2"/>
        <w:numPr>
          <w:ilvl w:val="1"/>
          <w:numId w:val="4"/>
        </w:numPr>
        <w:rPr>
          <w:lang w:val="en-AU"/>
        </w:rPr>
      </w:pPr>
      <w:bookmarkStart w:id="0" w:name="_Ref293838478"/>
      <w:bookmarkStart w:id="1" w:name="_Toc303531114"/>
      <w:r>
        <w:rPr>
          <w:lang w:val="en-AU"/>
        </w:rPr>
        <w:t>Simulating Clustered Data</w:t>
      </w:r>
      <w:bookmarkEnd w:id="0"/>
      <w:bookmarkEnd w:id="1"/>
    </w:p>
    <w:p w:rsidR="00D56ABA" w:rsidRDefault="00D56ABA" w:rsidP="00D56ABA">
      <w:pPr>
        <w:pStyle w:val="BodyText"/>
      </w:pPr>
      <w:r>
        <w:t xml:space="preserve">Another difficulty encountered in several of the simulation studies conducted as part of this thesis was how to simulate clustered data. Such data can be generated using either marginal or conditional simulation models, which were introduced in Section </w:t>
      </w:r>
      <w:fldSimple w:instr=" REF _Ref277679623 \r \h  \* MERGEFORMAT ">
        <w:r>
          <w:t>2.2.2</w:t>
        </w:r>
      </w:fldSimple>
      <w:r>
        <w:t xml:space="preserve">. </w:t>
      </w:r>
      <w:r w:rsidRPr="00602942">
        <w:t xml:space="preserve">In general, the choice </w:t>
      </w:r>
      <w:r>
        <w:t xml:space="preserve">between these two approaches </w:t>
      </w:r>
      <w:r w:rsidRPr="00602942">
        <w:t>will depend on whether the simulated data will be analysed using marginal or conditional models, since parameters often differ between these models. This is not an issue for the log binomial model</w:t>
      </w:r>
      <w:r>
        <w:t>, however,</w:t>
      </w:r>
      <w:r w:rsidRPr="00602942">
        <w:t xml:space="preserve"> </w:t>
      </w:r>
      <w:r>
        <w:t>since</w:t>
      </w:r>
      <w:r w:rsidRPr="00602942">
        <w:t xml:space="preserve"> the </w:t>
      </w:r>
      <w:r>
        <w:t xml:space="preserve">marginal and conditional </w:t>
      </w:r>
      <w:r w:rsidRPr="00602942">
        <w:t xml:space="preserve">model parameters coincide, apart from the intercept </w:t>
      </w:r>
      <w:r>
        <w:fldChar w:fldCharType="begin"/>
      </w:r>
      <w:r>
        <w:instrText xml:space="preserve"> ADDIN EN.CITE &lt;EndNote&gt;&lt;Cite&gt;&lt;Author&gt;Ritz&lt;/Author&gt;&lt;Year&gt;2004&lt;/Year&gt;&lt;RecNum&gt;64&lt;/RecNum&gt;&lt;record&gt;&lt;rec-number&gt;64&lt;/rec-number&gt;&lt;foreign-keys&gt;&lt;key app="EN" db-id="eedwvda5c22529etawtxw0x3wff0xp09t00s"&gt;64&lt;/key&gt;&lt;/foreign-keys&gt;&lt;ref-type name="Journal Article"&gt;17&lt;/ref-type&gt;&lt;contributors&gt;&lt;authors&gt;&lt;author&gt;Ritz, J.&lt;/author&gt;&lt;author&gt;Spiegelman, D.&lt;/author&gt;&lt;/authors&gt;&lt;/contributors&gt;&lt;auth-address&gt;Ritz, J&amp;#xD;401 N Washington St,Suite 700, Rockville, MD 20850 USA&amp;#xD;Harvard Univ, Sch Publ Hlth, Dept Biostat, Boston, MA 02115 USA&amp;#xD;Harvard Univ, Sch Publ Hlth, Dept Epidemiol, Boston, MA 02115 USA&lt;/auth-address&gt;&lt;titles&gt;&lt;title&gt;Equivalence of conditional and marginal regression models for clustered and longitudinal data&lt;/title&gt;&lt;secondary-title&gt;Statistical Methods in Medical Research&lt;/secondary-title&gt;&lt;alt-title&gt;Stat Methods Med Res&lt;/alt-title&gt;&lt;short-title&gt;Stat Methods Med Res&lt;/short-title&gt;&lt;/titles&gt;&lt;periodical&gt;&lt;full-title&gt;Statistical Methods in Medical Research&lt;/full-title&gt;&lt;/periodical&gt;&lt;alt-periodical&gt;&lt;full-title&gt;Stat Methods Med Res&lt;/full-title&gt;&lt;/alt-periodical&gt;&lt;pages&gt;309-323&lt;/pages&gt;&lt;volume&gt;13&lt;/volume&gt;&lt;number&gt;4&lt;/number&gt;&lt;keywords&gt;&lt;keyword&gt;linear mixed models&lt;/keyword&gt;&lt;keyword&gt;binary data&lt;/keyword&gt;&lt;keyword&gt;bias&lt;/keyword&gt;&lt;keyword&gt;distributions&lt;/keyword&gt;&lt;keyword&gt;inference&lt;/keyword&gt;&lt;keyword&gt;gee&lt;/keyword&gt;&lt;/keywords&gt;&lt;dates&gt;&lt;year&gt;2004&lt;/year&gt;&lt;/dates&gt;&lt;isbn&gt;0962-2802&lt;/isbn&gt;&lt;accession-num&gt;ISI:000223201100004&lt;/accession-num&gt;&lt;label&gt;Analysis Options - Correlated Data&amp;#xD;Marginal vs Conditional Models&lt;/label&gt;&lt;urls&gt;&lt;related-urls&gt;&lt;url&gt;&amp;lt;Go to ISI&amp;gt;://000223201100004&lt;/url&gt;&lt;/related-urls&gt;&lt;pdf-urls&gt;&lt;url&gt;file:///D:/Documents/PhD/Readings/Noted/Analysis%20Options%20-%20Correlated%20Data/ritz%202004.pdf&lt;/url&gt;&lt;/pdf-urls&gt;&lt;/urls&gt;&lt;language&gt;English&lt;/language&gt;&lt;/record&gt;&lt;/Cite&gt;&lt;/EndNote&gt;</w:instrText>
      </w:r>
      <w:r>
        <w:fldChar w:fldCharType="separate"/>
      </w:r>
      <w:r>
        <w:rPr>
          <w:noProof/>
        </w:rPr>
        <w:t>[1]</w:t>
      </w:r>
      <w:r>
        <w:fldChar w:fldCharType="end"/>
      </w:r>
      <w:r w:rsidRPr="00602942">
        <w:t xml:space="preserve">. </w:t>
      </w:r>
      <w:r>
        <w:t>Since the intercept was not of interest in this thesis</w:t>
      </w:r>
      <w:r w:rsidRPr="00602942">
        <w:t>, the type of simulation mod</w:t>
      </w:r>
      <w:r>
        <w:t>el (marginal or conditional) could</w:t>
      </w:r>
      <w:r w:rsidRPr="00602942">
        <w:t xml:space="preserve"> be chosen independently of the </w:t>
      </w:r>
      <w:r>
        <w:t xml:space="preserve">intended </w:t>
      </w:r>
      <w:r w:rsidRPr="00602942">
        <w:t xml:space="preserve">analysis </w:t>
      </w:r>
      <w:r>
        <w:t>method</w:t>
      </w:r>
      <w:r w:rsidRPr="00602942">
        <w:t>.</w:t>
      </w:r>
    </w:p>
    <w:p w:rsidR="00D56ABA" w:rsidRPr="00041654" w:rsidRDefault="00D56ABA" w:rsidP="00D56ABA">
      <w:pPr>
        <w:pStyle w:val="BodyTextnoafter"/>
      </w:pPr>
      <w:r>
        <w:t xml:space="preserve">Initially, I investigated using marginal simulation models to generate clustered binary outcomes. As discussed in Section </w:t>
      </w:r>
      <w:fldSimple w:instr=" REF _Ref277679623 \r \h  \* MERGEFORMAT ">
        <w:r>
          <w:t>2.2.2</w:t>
        </w:r>
      </w:fldSimple>
      <w:r>
        <w:t xml:space="preserve">, a range of methods are available for generating such outcomes under a marginal model. Each method was </w:t>
      </w:r>
      <w:r w:rsidRPr="00041654">
        <w:t>assessed for suitability based on the following requirements</w:t>
      </w:r>
      <w:r>
        <w:t>, determined by the simulation scenarios of interest</w:t>
      </w:r>
      <w:r w:rsidRPr="00041654">
        <w:t>:</w:t>
      </w:r>
    </w:p>
    <w:p w:rsidR="00D56ABA" w:rsidRDefault="00D56ABA" w:rsidP="00D56ABA">
      <w:pPr>
        <w:pStyle w:val="DotPointListnoafter"/>
      </w:pPr>
      <w:r>
        <w:t>The probability of success can vary within clusters;</w:t>
      </w:r>
    </w:p>
    <w:p w:rsidR="00D56ABA" w:rsidRDefault="00D56ABA" w:rsidP="00D56ABA">
      <w:pPr>
        <w:pStyle w:val="DotPointListnoafter"/>
      </w:pPr>
      <w:r>
        <w:t>An exchangeable correlation structure can be accommodated;</w:t>
      </w:r>
    </w:p>
    <w:p w:rsidR="00D56ABA" w:rsidRDefault="00D56ABA" w:rsidP="00D56ABA">
      <w:pPr>
        <w:pStyle w:val="DotPointListnoafter"/>
      </w:pPr>
      <w:r>
        <w:t>The method is computationally feasible for both small and large cluster sizes; and</w:t>
      </w:r>
    </w:p>
    <w:p w:rsidR="00D56ABA" w:rsidRDefault="00D56ABA" w:rsidP="00D56ABA">
      <w:pPr>
        <w:pStyle w:val="DotPointListnoafter"/>
      </w:pPr>
      <w:proofErr w:type="spellStart"/>
      <w:r>
        <w:t>Pairwise</w:t>
      </w:r>
      <w:proofErr w:type="spellEnd"/>
      <w:r>
        <w:t xml:space="preserve"> correlations can take on a wide range of positive values.</w:t>
      </w:r>
    </w:p>
    <w:p w:rsidR="00D56ABA" w:rsidRDefault="00D56ABA" w:rsidP="00D56ABA">
      <w:pPr>
        <w:pStyle w:val="BodyTextnoafternotab"/>
      </w:pPr>
      <w:r>
        <w:t xml:space="preserve">Based on these criteria, the method of </w:t>
      </w:r>
      <w:proofErr w:type="spellStart"/>
      <w:r>
        <w:t>Qaqish</w:t>
      </w:r>
      <w:proofErr w:type="spellEnd"/>
      <w:r>
        <w:t xml:space="preserve"> </w:t>
      </w:r>
      <w:r>
        <w:fldChar w:fldCharType="begin"/>
      </w:r>
      <w:r>
        <w:instrText xml:space="preserve"> ADDIN EN.CITE &lt;EndNote&gt;&lt;Cite ExcludeAuth="1"&gt;&lt;Year&gt;2003&lt;/Year&gt;&lt;RecNum&gt;74&lt;/RecNum&gt;&lt;record&gt;&lt;rec-number&gt;74&lt;/rec-number&gt;&lt;foreign-keys&gt;&lt;key app="EN" db-id="eedwvda5c22529etawtxw0x3wff0xp09t00s"&gt;74&lt;/key&gt;&lt;/foreign-keys&gt;&lt;ref-type name="Journal Article"&gt;17&lt;/ref-type&gt;&lt;contributors&gt;&lt;authors&gt;&lt;author&gt;Qaqish, B. F.&lt;/author&gt;&lt;/authors&gt;&lt;/contributors&gt;&lt;auth-address&gt;Qaqish, BF&amp;#xD;Univ N Carolina, Dept Biostat, Chapel Hill, NC 27599 USA&amp;#xD;Univ N Carolina, Dept Biostat, Chapel Hill, NC 27599 USA&lt;/auth-address&gt;&lt;titles&gt;&lt;title&gt;A family of multivariate binary distributions for simulating correlated binary variables with specified marginal means and correlations&lt;/title&gt;&lt;secondary-title&gt;Biometrika&lt;/secondary-title&gt;&lt;alt-title&gt;Biometrika&lt;/alt-title&gt;&lt;short-title&gt;Biometrika&lt;/short-title&gt;&lt;/titles&gt;&lt;periodical&gt;&lt;full-title&gt;Biometrika&lt;/full-title&gt;&lt;/periodical&gt;&lt;alt-periodical&gt;&lt;full-title&gt;Biometrika&lt;/full-title&gt;&lt;/alt-periodical&gt;&lt;pages&gt;455-463&lt;/pages&gt;&lt;volume&gt;90&lt;/volume&gt;&lt;number&gt;2&lt;/number&gt;&lt;keywords&gt;&lt;keyword&gt;autoregressive correlation structure&lt;/keyword&gt;&lt;keyword&gt;clustered data&lt;/keyword&gt;&lt;keyword&gt;correlated bernoulli variates&lt;/keyword&gt;&lt;keyword&gt;exchangeable correlation structure&lt;/keyword&gt;&lt;keyword&gt;simulation&lt;/keyword&gt;&lt;keyword&gt;regression&lt;/keyword&gt;&lt;/keywords&gt;&lt;dates&gt;&lt;year&gt;2003&lt;/year&gt;&lt;pub-dates&gt;&lt;date&gt;Jun&lt;/date&gt;&lt;/pub-dates&gt;&lt;/dates&gt;&lt;isbn&gt;0006-3444&lt;/isbn&gt;&lt;accession-num&gt;ISI:000183818500016&lt;/accession-num&gt;&lt;label&gt;Simulation&amp;#xD;Correlated Data&lt;/label&gt;&lt;urls&gt;&lt;related-urls&gt;&lt;url&gt;&amp;lt;Go to ISI&amp;gt;://000183818500016&lt;/url&gt;&lt;/related-urls&gt;&lt;pdf-urls&gt;&lt;url&gt;file:///D:/Documents/PhD/Readings/Noted/Simulation/qaqish%202003.pdf&lt;/url&gt;&lt;/pdf-urls&gt;&lt;/urls&gt;&lt;language&gt;English&lt;/language&gt;&lt;/record&gt;&lt;/Cite&gt;&lt;/EndNote&gt;</w:instrText>
      </w:r>
      <w:r>
        <w:fldChar w:fldCharType="separate"/>
      </w:r>
      <w:r>
        <w:rPr>
          <w:noProof/>
        </w:rPr>
        <w:t>[2]</w:t>
      </w:r>
      <w:r>
        <w:fldChar w:fldCharType="end"/>
      </w:r>
      <w:r>
        <w:t xml:space="preserve"> was chosen for further investigation. This method involves generating the outcome for the first unit in the cluster (</w:t>
      </w:r>
      <w:r w:rsidRPr="001C640A">
        <w:rPr>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8pt" o:ole="">
            <v:imagedata r:id="rId5" o:title=""/>
          </v:shape>
          <o:OLEObject Type="Embed" ProgID="Equation.DSMT4" ShapeID="_x0000_i1025" DrawAspect="Content" ObjectID="_1400738215" r:id="rId6"/>
        </w:object>
      </w:r>
      <w:r>
        <w:t xml:space="preserve">) from a Bernoulli distribution with probability of </w:t>
      </w:r>
      <w:proofErr w:type="gramStart"/>
      <w:r>
        <w:t xml:space="preserve">success </w:t>
      </w:r>
      <w:proofErr w:type="gramEnd"/>
      <w:r w:rsidRPr="001C640A">
        <w:rPr>
          <w:position w:val="-12"/>
        </w:rPr>
        <w:object w:dxaOrig="260" w:dyaOrig="360">
          <v:shape id="_x0000_i1026" type="#_x0000_t75" style="width:12.75pt;height:18pt" o:ole="">
            <v:imagedata r:id="rId7" o:title=""/>
          </v:shape>
          <o:OLEObject Type="Embed" ProgID="Equation.DSMT4" ShapeID="_x0000_i1026" DrawAspect="Content" ObjectID="_1400738216" r:id="rId8"/>
        </w:object>
      </w:r>
      <w:r>
        <w:t>. Outcomes for subsequent units from the same cluster (</w:t>
      </w:r>
      <w:r w:rsidRPr="001C640A">
        <w:rPr>
          <w:position w:val="-12"/>
        </w:rPr>
        <w:object w:dxaOrig="220" w:dyaOrig="360">
          <v:shape id="_x0000_i1027" type="#_x0000_t75" style="width:11.25pt;height:18pt" o:ole="">
            <v:imagedata r:id="rId9" o:title=""/>
          </v:shape>
          <o:OLEObject Type="Embed" ProgID="Equation.DSMT4" ShapeID="_x0000_i1027" DrawAspect="Content" ObjectID="_1400738217" r:id="rId10"/>
        </w:object>
      </w:r>
      <w:r>
        <w:t>;</w:t>
      </w:r>
      <w:r w:rsidRPr="001C640A">
        <w:rPr>
          <w:position w:val="-10"/>
        </w:rPr>
        <w:object w:dxaOrig="940" w:dyaOrig="320">
          <v:shape id="_x0000_i1028" type="#_x0000_t75" style="width:47.25pt;height:15.75pt" o:ole="">
            <v:imagedata r:id="rId11" o:title=""/>
          </v:shape>
          <o:OLEObject Type="Embed" ProgID="Equation.DSMT4" ShapeID="_x0000_i1028" DrawAspect="Content" ObjectID="_1400738218" r:id="rId12"/>
        </w:object>
      </w:r>
      <w:r>
        <w:t xml:space="preserve">) are then generated from a Bernoulli distribution with conditional probability of success </w:t>
      </w:r>
      <w:r w:rsidRPr="00ED610C">
        <w:rPr>
          <w:position w:val="-12"/>
        </w:rPr>
        <w:object w:dxaOrig="240" w:dyaOrig="360">
          <v:shape id="_x0000_i1029" type="#_x0000_t75" style="width:12pt;height:18pt" o:ole="">
            <v:imagedata r:id="rId13" o:title=""/>
          </v:shape>
          <o:OLEObject Type="Embed" ProgID="Equation.DSMT4" ShapeID="_x0000_i1029" DrawAspect="Content" ObjectID="_1400738219" r:id="rId14"/>
        </w:object>
      </w:r>
      <w:r>
        <w:t>, given by the marginal probability of success (</w:t>
      </w:r>
      <w:r w:rsidRPr="001C640A">
        <w:rPr>
          <w:position w:val="-12"/>
        </w:rPr>
        <w:object w:dxaOrig="260" w:dyaOrig="360">
          <v:shape id="_x0000_i1030" type="#_x0000_t75" style="width:12.75pt;height:18pt" o:ole="">
            <v:imagedata r:id="rId15" o:title=""/>
          </v:shape>
          <o:OLEObject Type="Embed" ProgID="Equation.DSMT4" ShapeID="_x0000_i1030" DrawAspect="Content" ObjectID="_1400738220" r:id="rId16"/>
        </w:object>
      </w:r>
      <w:r>
        <w:t>) plus a weighted sum of the differences between the previously observed outcomes and the corresponding marginal success probabilities, i.e.</w:t>
      </w:r>
    </w:p>
    <w:p w:rsidR="00D56ABA" w:rsidRDefault="00D56ABA" w:rsidP="00D56ABA">
      <w:pPr>
        <w:pStyle w:val="MTDisplayEquation"/>
      </w:pPr>
      <w:r>
        <w:tab/>
      </w:r>
      <w:r w:rsidRPr="009B201B">
        <w:rPr>
          <w:position w:val="-30"/>
        </w:rPr>
        <w:object w:dxaOrig="2320" w:dyaOrig="700">
          <v:shape id="_x0000_i1031" type="#_x0000_t75" style="width:116.25pt;height:35.25pt" o:ole="">
            <v:imagedata r:id="rId17" o:title=""/>
          </v:shape>
          <o:OLEObject Type="Embed" ProgID="Equation.DSMT4" ShapeID="_x0000_i1031" DrawAspect="Content" ObjectID="_1400738221" r:id="rId18"/>
        </w:object>
      </w:r>
      <w:r>
        <w:rPr>
          <w:position w:val="-30"/>
        </w:rPr>
        <w:t xml:space="preserve"> </w:t>
      </w:r>
      <w:r>
        <w:t>,</w:t>
      </w:r>
      <w:r>
        <w:tab/>
      </w:r>
      <w:r>
        <w:fldChar w:fldCharType="begin"/>
      </w:r>
      <w:r>
        <w:instrText xml:space="preserve"> MACROBUTTON MTPlaceRef \* MERGEFORMAT </w:instrText>
      </w:r>
      <w:fldSimple w:instr=" SEQ MTEqn \h \* MERGEFORMAT "/>
      <w:bookmarkStart w:id="2" w:name="ZEqnNum259820"/>
      <w:r>
        <w:instrText>(</w:instrText>
      </w:r>
      <w:fldSimple w:instr=" SEQ MTSec \c \* Arabic \* MERGEFORMAT ">
        <w:r>
          <w:rPr>
            <w:noProof/>
          </w:rPr>
          <w:instrText>3</w:instrText>
        </w:r>
      </w:fldSimple>
      <w:r>
        <w:instrText>.</w:instrText>
      </w:r>
      <w:fldSimple w:instr=" SEQ MTEqn \c \* Arabic \* MERGEFORMAT ">
        <w:r>
          <w:rPr>
            <w:noProof/>
          </w:rPr>
          <w:instrText>1</w:instrText>
        </w:r>
      </w:fldSimple>
      <w:r>
        <w:instrText>)</w:instrText>
      </w:r>
      <w:bookmarkEnd w:id="2"/>
      <w:r>
        <w:fldChar w:fldCharType="end"/>
      </w:r>
    </w:p>
    <w:p w:rsidR="00D56ABA" w:rsidRDefault="00D56ABA" w:rsidP="00D56ABA">
      <w:pPr>
        <w:pStyle w:val="BodyTextnotab"/>
      </w:pPr>
      <w:proofErr w:type="gramStart"/>
      <w:r>
        <w:lastRenderedPageBreak/>
        <w:t>where</w:t>
      </w:r>
      <w:proofErr w:type="gramEnd"/>
      <w:r>
        <w:t xml:space="preserve"> </w:t>
      </w:r>
      <w:r w:rsidRPr="007959B3">
        <w:rPr>
          <w:position w:val="-14"/>
        </w:rPr>
        <w:object w:dxaOrig="279" w:dyaOrig="380">
          <v:shape id="_x0000_i1032" type="#_x0000_t75" style="width:14.25pt;height:18.75pt" o:ole="">
            <v:imagedata r:id="rId19" o:title=""/>
          </v:shape>
          <o:OLEObject Type="Embed" ProgID="Equation.DSMT4" ShapeID="_x0000_i1032" DrawAspect="Content" ObjectID="_1400738222" r:id="rId20"/>
        </w:object>
      </w:r>
      <w:r>
        <w:t xml:space="preserve"> and </w:t>
      </w:r>
      <w:r w:rsidRPr="007959B3">
        <w:rPr>
          <w:position w:val="-14"/>
        </w:rPr>
        <w:object w:dxaOrig="300" w:dyaOrig="380">
          <v:shape id="_x0000_i1033" type="#_x0000_t75" style="width:15pt;height:18.75pt" o:ole="">
            <v:imagedata r:id="rId21" o:title=""/>
          </v:shape>
          <o:OLEObject Type="Embed" ProgID="Equation.DSMT4" ShapeID="_x0000_i1033" DrawAspect="Content" ObjectID="_1400738223" r:id="rId22"/>
        </w:object>
      </w:r>
      <w:r>
        <w:t xml:space="preserve"> are the observed outcome and marginal success probability respectively for subject </w:t>
      </w:r>
      <w:r w:rsidRPr="007959B3">
        <w:rPr>
          <w:position w:val="-10"/>
        </w:rPr>
        <w:object w:dxaOrig="200" w:dyaOrig="300">
          <v:shape id="_x0000_i1034" type="#_x0000_t75" style="width:9.75pt;height:15pt" o:ole="">
            <v:imagedata r:id="rId23" o:title=""/>
          </v:shape>
          <o:OLEObject Type="Embed" ProgID="Equation.DSMT4" ShapeID="_x0000_i1034" DrawAspect="Content" ObjectID="_1400738224" r:id="rId24"/>
        </w:object>
      </w:r>
      <w:r>
        <w:t xml:space="preserve">, and the weights </w:t>
      </w:r>
      <w:r w:rsidRPr="00FD5368">
        <w:rPr>
          <w:position w:val="-14"/>
        </w:rPr>
        <w:object w:dxaOrig="260" w:dyaOrig="380">
          <v:shape id="_x0000_i1035" type="#_x0000_t75" style="width:12.75pt;height:18.75pt" o:ole="">
            <v:imagedata r:id="rId25" o:title=""/>
          </v:shape>
          <o:OLEObject Type="Embed" ProgID="Equation.DSMT4" ShapeID="_x0000_i1035" DrawAspect="Content" ObjectID="_1400738225" r:id="rId26"/>
        </w:object>
      </w:r>
      <w:r>
        <w:t xml:space="preserve"> depend on the </w:t>
      </w:r>
      <w:proofErr w:type="spellStart"/>
      <w:r>
        <w:t>pairwise</w:t>
      </w:r>
      <w:proofErr w:type="spellEnd"/>
      <w:r>
        <w:t xml:space="preserve"> correlations </w:t>
      </w:r>
      <w:r w:rsidRPr="00A10B52">
        <w:rPr>
          <w:position w:val="-14"/>
        </w:rPr>
        <w:object w:dxaOrig="240" w:dyaOrig="380">
          <v:shape id="_x0000_i1036" type="#_x0000_t75" style="width:12pt;height:18.75pt" o:ole="">
            <v:imagedata r:id="rId27" o:title=""/>
          </v:shape>
          <o:OLEObject Type="Embed" ProgID="Equation.DSMT4" ShapeID="_x0000_i1036" DrawAspect="Content" ObjectID="_1400738226" r:id="rId28"/>
        </w:object>
      </w:r>
      <w:r>
        <w:t xml:space="preserve">. This method meets the requirements described above; it allows the probability of success to vary within clusters, it can accommodate any correlation pattern, including exchangeable, it can generate datasets quickly and easily using available SAS code </w:t>
      </w:r>
      <w:r>
        <w:fldChar w:fldCharType="begin"/>
      </w:r>
      <w:r>
        <w:instrText xml:space="preserve"> ADDIN EN.CITE &lt;EndNote&gt;&lt;Cite&gt;&lt;Author&gt;Qaqish&lt;/Author&gt;&lt;Year&gt;2003&lt;/Year&gt;&lt;RecNum&gt;167&lt;/RecNum&gt;&lt;record&gt;&lt;rec-number&gt;167&lt;/rec-number&gt;&lt;foreign-keys&gt;&lt;key app="EN" db-id="eedwvda5c22529etawtxw0x3wff0xp09t00s"&gt;167&lt;/key&gt;&lt;/foreign-keys&gt;&lt;ref-type name="Web Page"&gt;12&lt;/ref-type&gt;&lt;contributors&gt;&lt;authors&gt;&lt;author&gt;Qaqish, B.&lt;/author&gt;&lt;/authors&gt;&lt;/contributors&gt;&lt;titles&gt;&lt;title&gt;clfsim.sas&lt;/title&gt;&lt;/titles&gt;&lt;number&gt;17/03/09&lt;/number&gt;&lt;dates&gt;&lt;year&gt;2003&lt;/year&gt;&lt;/dates&gt;&lt;label&gt;Simulation&lt;/label&gt;&lt;urls&gt;&lt;related-urls&gt;&lt;url&gt;http://www.bios.unc.edu/distrib/gee/clf/clfsim.sas&lt;/url&gt;&lt;/related-urls&gt;&lt;/urls&gt;&lt;access-date&gt;17/03/09&lt;/access-date&gt;&lt;/record&gt;&lt;/Cite&gt;&lt;/EndNote&gt;</w:instrText>
      </w:r>
      <w:r>
        <w:fldChar w:fldCharType="separate"/>
      </w:r>
      <w:r>
        <w:rPr>
          <w:noProof/>
        </w:rPr>
        <w:t>[3]</w:t>
      </w:r>
      <w:r>
        <w:fldChar w:fldCharType="end"/>
      </w:r>
      <w:r>
        <w:t xml:space="preserve">, even when the cluster size is large, and it compares favourably with other methods in terms of the allowable range of </w:t>
      </w:r>
      <w:proofErr w:type="spellStart"/>
      <w:r>
        <w:t>pairwise</w:t>
      </w:r>
      <w:proofErr w:type="spellEnd"/>
      <w:r>
        <w:t xml:space="preserve"> correlations </w:t>
      </w:r>
      <w:r>
        <w:fldChar w:fldCharType="begin">
          <w:fldData xml:space="preserve">PEVuZE5vdGU+PENpdGU+PEF1dGhvcj5DaGFnYW50eTwvQXV0aG9yPjxZZWFyPjIwMDY8L1llYXI+
PFJlY051bT43NjwvUmVjTnVtPjxyZWNvcmQ+PHJlYy1udW1iZXI+NzY8L3JlYy1udW1iZXI+PGZv
cmVpZ24ta2V5cz48a2V5IGFwcD0iRU4iIGRiLWlkPSJlZWR3dmRhNWMyMjUyOWV0YXd0eHcweDN3
ZmYweHAwOXQwMHMiPjc2PC9rZXk+PC9mb3JlaWduLWtleXM+PHJlZi10eXBlIG5hbWU9IkpvdXJu
YWwgQXJ0aWNsZSI+MTc8L3JlZi10eXBlPjxjb250cmlidXRvcnM+PGF1dGhvcnM+PGF1dGhvcj5D
aGFnYW50eSwgTi4gUi48L2F1dGhvcj48YXV0aG9yPkpvZSwgSC48L2F1dGhvcj48L2F1dGhvcnM+
PC9jb250cmlidXRvcnM+PGF1dGgtYWRkcmVzcz5DaGFnYW50eSwgTlImI3hEO09sZCBEb21pbmlv
biBVbml2LCBEZXB0IE1hdGggJmFtcDsgU3RhdCwgTm9yZm9saywgVkEgMjM1MjkgVVNBJiN4RDtP
bGQgRG9taW5pb24gVW5pdiwgRGVwdCBNYXRoICZhbXA7IFN0YXQsIE5vcmZvbGssIFZBIDIzNTI5
IFVTQSYjeEQ7VW5pdiBCcml0aXNoIENvbHVtYmlhLCBEZXB0IFN0YXQsIFZhbmNvdXZlciwgQkMg
VjZUIDFaMiwgQ2FuYWRhPC9hdXRoLWFkZHJlc3M+PHRpdGxlcz48dGl0bGU+UmFuZ2Ugb2YgY29y
cmVsYXRpb24gbWF0cmljZXMgZm9yIGRlcGVuZGVudCBCZXJub3VsbGkgcmFuZG9tIHZhcmlhYmxl
czwvdGl0bGU+PHNlY29uZGFyeS10aXRsZT5CaW9tZXRyaWthPC9zZWNvbmRhcnktdGl0bGU+PGFs
dC10aXRsZT5CaW9tZXRyaWthPC9hbHQtdGl0bGU+PHNob3J0LXRpdGxlPkJpb21ldHJpa2E8L3No
b3J0LXRpdGxlPjwvdGl0bGVzPjxwZXJpb2RpY2FsPjxmdWxsLXRpdGxlPkJpb21ldHJpa2E8L2Z1
bGwtdGl0bGU+PC9wZXJpb2RpY2FsPjxhbHQtcGVyaW9kaWNhbD48ZnVsbC10aXRsZT5CaW9tZXRy
aWthPC9mdWxsLXRpdGxlPjwvYWx0LXBlcmlvZGljYWw+PHBhZ2VzPjE5Ny0yMDY8L3BhZ2VzPjx2
b2x1bWU+OTM8L3ZvbHVtZT48bnVtYmVyPjE8L251bWJlcj48a2V5d29yZHM+PGtleXdvcmQ+ZnJl
Y2hldCBib3VuZDwva2V5d29yZD48a2V5d29yZD5nZW5lcmFsaXNlZCBlc3RpbWF0aW5nIGVxdWF0
aW9uPC9rZXl3b3JkPjxrZXl3b3JkPm11bHRpdmFyaWF0ZSBiaW5hcnk8L2tleXdvcmQ+PGtleXdv
cmQ+b2RkcyByYXRpbzwva2V5d29yZD48a2V5d29yZD5iaW5hcnkgdmFyaWFibGVzPC9rZXl3b3Jk
PjxrZXl3b3JkPmRpc3RyaWJ1dGlvbnM8L2tleXdvcmQ+PC9rZXl3b3Jkcz48ZGF0ZXM+PHllYXI+
MjAwNjwveWVhcj48cHViLWRhdGVzPjxkYXRlPk1hcjwvZGF0ZT48L3B1Yi1kYXRlcz48L2RhdGVz
Pjxpc2JuPjAwMDYtMzQ0NDwvaXNibj48YWNjZXNzaW9uLW51bT5JU0k6MDAwMjM1OTIxNjAwMDE1
PC9hY2Nlc3Npb24tbnVtPjxsYWJlbD5TaW11bGF0aW9uJiN4RDtDb3JyZWxhdGVkIERhdGE8L2xh
YmVsPjx1cmxzPjxyZWxhdGVkLXVybHM+PHVybD4mbHQ7R28gdG8gSVNJJmd0OzovLzAwMDIzNTky
MTYwMDAxNTwvdXJsPjwvcmVsYXRlZC11cmxzPjxwZGYtdXJscz48dXJsPmZpbGU6Ly8vRDovRG9j
dW1lbnRzL1BoRC9SZWFkaW5ncy9Ob3RlZC9TaW11bGF0aW9uL2NoYWdhbnR5JTIwMjAwNi5wZGY8
L3VybD48L3BkZi11cmxzPjwvdXJscz48bGFuZ3VhZ2U+RW5nbGlzaDwvbGFuZ3VhZ2U+PC9yZWNv
cmQ+PC9DaXRlPjxDaXRlPjxBdXRob3I+RmFycmVsbDwvQXV0aG9yPjxZZWFyPjIwMDY8L1llYXI+
PFJlY051bT43NzwvUmVjTnVtPjxyZWNvcmQ+PHJlYy1udW1iZXI+Nzc8L3JlYy1udW1iZXI+PGZv
cmVpZ24ta2V5cz48a2V5IGFwcD0iRU4iIGRiLWlkPSJlZWR3dmRhNWMyMjUyOWV0YXd0eHcweDN3
ZmYweHAwOXQwMHMiPjc3PC9rZXk+PC9mb3JlaWduLWtleXM+PHJlZi10eXBlIG5hbWU9IkpvdXJu
YWwgQXJ0aWNsZSI+MTc8L3JlZi10eXBlPjxjb250cmlidXRvcnM+PGF1dGhvcnM+PGF1dGhvcj5G
YXJyZWxsLCBQLiBKLjwvYXV0aG9yPjxhdXRob3I+U3V0cmFkaGFyLCBCLiBDLjwvYXV0aG9yPjwv
YXV0aG9ycz48L2NvbnRyaWJ1dG9ycz48YXV0aC1hZGRyZXNzPkZhcnJlbGwsIFBKJiN4RDtDYXJs
ZXRvbiBVbml2LCBTY2ggTWF0aCAmYW1wOyBTdGF0LCAxMTI1IENvbG9uZWwgRHIsIE90dGF3YSwg
T04gSzFTIDVCNiwgQ2FuYWRhJiN4RDtDYXJsZXRvbiBVbml2LCBTY2ggTWF0aCAmYW1wOyBTdGF0
LCBPdHRhd2EsIE9OIEsxUyA1QjYsIENhbmFkYSYjeEQ7TWVtIFVuaXYgTmV3Zm91bmRsYW5kLCBE
ZXB0IE1hdGggJmFtcDsgU3RhdCwgU3QgSm9obiwgTkYgQTFDIDVTNywgQ2FuYWRhPC9hdXRoLWFk
ZHJlc3M+PHRpdGxlcz48dGl0bGU+QSBub24tbGluZWFyIGNvbmRpdGlvbmFsIHByb2JhYmlsaXR5
IG1vZGVsIGZvciBnZW5lcmF0aW5nIGNvcnJlbGF0ZWQgYmluYXJ5IGRhdGE8L3RpdGxlPjxzZWNv
bmRhcnktdGl0bGU+U3RhdGlzdGljcyAmYW1wOyBQcm9iYWJpbGl0eSBMZXR0ZXJzPC9zZWNvbmRh
cnktdGl0bGU+PGFsdC10aXRsZT5TdGF0IFByb2JhYiBMZXR0PC9hbHQtdGl0bGU+PHNob3J0LXRp
dGxlPlN0YXQgUHJvYmFiaWwgTGV0dDwvc2hvcnQtdGl0bGU+PC90aXRsZXM+PHBlcmlvZGljYWw+
PGZ1bGwtdGl0bGU+U3RhdGlzdGljcyAmYW1wOyBQcm9iYWJpbGl0eSBMZXR0ZXJzPC9mdWxsLXRp
dGxlPjwvcGVyaW9kaWNhbD48cGFnZXM+MzUzLTM2MTwvcGFnZXM+PHZvbHVtZT43Njwvdm9sdW1l
PjxudW1iZXI+NDwvbnVtYmVyPjxrZXl3b3Jkcz48a2V5d29yZD5ub24tc3RhdGlvbmFyeSBjb3Jy
ZWxhdGlvbnM8L2tleXdvcmQ+PGtleXdvcmQ+cmVncmVzc2lvbiBlZmZlY3RzPC9rZXl3b3JkPjxr
ZXl3b3JkPnJlcGVhdGVkIGJpbmFyeSByZXNwb25zZXM8L2tleXdvcmQ+PC9rZXl3b3Jkcz48ZGF0
ZXM+PHllYXI+MjAwNjwveWVhcj48cHViLWRhdGVzPjxkYXRlPkZlYiAxNTwvZGF0ZT48L3B1Yi1k
YXRlcz48L2RhdGVzPjxpc2JuPjAxNjctNzE1MjwvaXNibj48YWNjZXNzaW9uLW51bT5JU0k6MDAw
MjM1NDI4ODAwMDA0PC9hY2Nlc3Npb24tbnVtPjxsYWJlbD5TaW11bGF0aW9uJiN4RDtDb3JyZWxh
dGVkIERhdGE8L2xhYmVsPjx1cmxzPjxyZWxhdGVkLXVybHM+PHVybD4mbHQ7R28gdG8gSVNJJmd0
OzovLzAwMDIzNTQyODgwMDAwNDwvdXJsPjwvcmVsYXRlZC11cmxzPjxwZGYtdXJscz48dXJsPmZp
bGU6Ly8vRDovRG9jdW1lbnRzL1BoRC9SZWFkaW5ncy9Ob3RlZC9TaW11bGF0aW9uL2ZhcnJlbGwl
MjAyMDA2LnBkZjwvdXJsPjwvcGRmLXVybHM+PC91cmxzPjxsYW5ndWFnZT5FbmdsaXNoPC9sYW5n
dWFnZT48L3JlY29yZD48L0NpdGU+PENpdGU+PEF1dGhvcj5GYXJyZWxsPC9BdXRob3I+PFllYXI+
MjAwODwvWWVhcj48UmVjTnVtPjc4PC9SZWNOdW0+PHJlY29yZD48cmVjLW51bWJlcj43ODwvcmVj
LW51bWJlcj48Zm9yZWlnbi1rZXlzPjxrZXkgYXBwPSJFTiIgZGItaWQ9ImVlZHd2ZGE1YzIyNTI5
ZXRhd3R4dzB4M3dmZjB4cDA5dDAwcyI+Nzg8L2tleT48L2ZvcmVpZ24ta2V5cz48cmVmLXR5cGUg
bmFtZT0iSm91cm5hbCBBcnRpY2xlIj4xNzwvcmVmLXR5cGU+PGNvbnRyaWJ1dG9ycz48YXV0aG9y
cz48YXV0aG9yPkZhcnJlbGwsIFAuIEouPC9hdXRob3I+PGF1dGhvcj5Sb2dlcnMtU3Rld2FydCwg
Sy48L2F1dGhvcj48L2F1dGhvcnM+PC9jb250cmlidXRvcnM+PGF1dGgtYWRkcmVzcz5GYXJyZWxs
LCBQSiYjeEQ7Q2FybGV0b24gVW5pdiwgU2NoIE1hdGggJmFtcDsgU3RhdCwgT3R0YXdhLCBPTiBL
MVMgNUI2LCBDYW5hZGEmI3hEO0NhcmxldG9uIFVuaXYsIFNjaCBNYXRoICZhbXA7IFN0YXQsIE90
dGF3YSwgT04gSzFTIDVCNiwgQ2FuYWRhPC9hdXRoLWFkZHJlc3M+PHRpdGxlcz48dGl0bGU+TWV0
aG9kcyBmb3IgZ2VuZXJhdGluZyBsb25naXR1ZGluYWxseSBjb3JyZWxhdGVkIGJpbmFyeSBkYXRh
PC90aXRsZT48c2Vjb25kYXJ5LXRpdGxlPkludGVybmF0aW9uYWwgU3RhdGlzdGljYWwgUmV2aWV3
PC9zZWNvbmRhcnktdGl0bGU+PGFsdC10aXRsZT5JbnQgU3RhdCBSZXY8L2FsdC10aXRsZT48c2hv
cnQtdGl0bGU+SW50IFN0YXQgUmV2PC9zaG9ydC10aXRsZT48L3RpdGxlcz48cGVyaW9kaWNhbD48
ZnVsbC10aXRsZT5JbnRlcm5hdGlvbmFsIFN0YXRpc3RpY2FsIFJldmlldzwvZnVsbC10aXRsZT48
L3BlcmlvZGljYWw+PHBhZ2VzPjI4LTM4PC9wYWdlcz48dm9sdW1lPjc2PC92b2x1bWU+PG51bWJl
cj4xPC9udW1iZXI+PGtleXdvcmRzPjxrZXl3b3JkPmRhdGEgc2ltdWxhdGlvbjwva2V5d29yZD48
a2V5d29yZD5yZXBlYXRlZCBiaW5hcnkgbWVhc3VyZW1lbnRzPC9rZXl3b3JkPjxrZXl3b3JkPnN0
YXRpb25hcnkgYW5kIG5vbi1zdGF0aW9uYXJ5IHJlc3BvbnNlczwva2V5d29yZD48a2V5d29yZD52
YXJpYWJsZXM8L2tleXdvcmQ+PGtleXdvcmQ+ZGlzdHJpYnV0aW9uczwva2V5d29yZD48a2V5d29y
ZD5yZXNwb25zZXM8L2tleXdvcmQ+PGtleXdvcmQ+bW9kZWxzPC9rZXl3b3JkPjwva2V5d29yZHM+
PGRhdGVzPjx5ZWFyPjIwMDg8L3llYXI+PHB1Yi1kYXRlcz48ZGF0ZT5BcHI8L2RhdGU+PC9wdWIt
ZGF0ZXM+PC9kYXRlcz48aXNibj4wMzA2LTc3MzQ8L2lzYm4+PGFjY2Vzc2lvbi1udW0+SVNJOjAw
MDI1NTAwMDMwMDAwMjwvYWNjZXNzaW9uLW51bT48bGFiZWw+U2ltdWxhdGlvbiYjeEQ7Q29ycmVs
YXRlZCBEYXRhPC9sYWJlbD48dXJscz48cmVsYXRlZC11cmxzPjx1cmw+Jmx0O0dvIHRvIElTSSZn
dDs6Ly8wMDAyNTUwMDAzMDAwMDI8L3VybD48L3JlbGF0ZWQtdXJscz48cGRmLXVybHM+PHVybD5m
aWxlOi8vL0Q6L0RvY3VtZW50cy9QaEQvUmVhZGluZ3MvTm90ZWQvU2ltdWxhdGlvbi9mYXJyZWxs
JTIwMjAwOC5wZGY8L3VybD48L3BkZi11cmxzPjwvdXJscz48bGFuZ3VhZ2U+RW5nbGlzaDwvbGFu
Z3VhZ2U+PC9yZWNvcmQ+PC9DaXRlPjwvRW5kTm90ZT4A
</w:fldData>
        </w:fldChar>
      </w:r>
      <w:r>
        <w:instrText xml:space="preserve"> ADDIN EN.CITE </w:instrText>
      </w:r>
      <w:r>
        <w:fldChar w:fldCharType="begin">
          <w:fldData xml:space="preserve">PEVuZE5vdGU+PENpdGU+PEF1dGhvcj5DaGFnYW50eTwvQXV0aG9yPjxZZWFyPjIwMDY8L1llYXI+
PFJlY051bT43NjwvUmVjTnVtPjxyZWNvcmQ+PHJlYy1udW1iZXI+NzY8L3JlYy1udW1iZXI+PGZv
cmVpZ24ta2V5cz48a2V5IGFwcD0iRU4iIGRiLWlkPSJlZWR3dmRhNWMyMjUyOWV0YXd0eHcweDN3
ZmYweHAwOXQwMHMiPjc2PC9rZXk+PC9mb3JlaWduLWtleXM+PHJlZi10eXBlIG5hbWU9IkpvdXJu
YWwgQXJ0aWNsZSI+MTc8L3JlZi10eXBlPjxjb250cmlidXRvcnM+PGF1dGhvcnM+PGF1dGhvcj5D
aGFnYW50eSwgTi4gUi48L2F1dGhvcj48YXV0aG9yPkpvZSwgSC48L2F1dGhvcj48L2F1dGhvcnM+
PC9jb250cmlidXRvcnM+PGF1dGgtYWRkcmVzcz5DaGFnYW50eSwgTlImI3hEO09sZCBEb21pbmlv
biBVbml2LCBEZXB0IE1hdGggJmFtcDsgU3RhdCwgTm9yZm9saywgVkEgMjM1MjkgVVNBJiN4RDtP
bGQgRG9taW5pb24gVW5pdiwgRGVwdCBNYXRoICZhbXA7IFN0YXQsIE5vcmZvbGssIFZBIDIzNTI5
IFVTQSYjeEQ7VW5pdiBCcml0aXNoIENvbHVtYmlhLCBEZXB0IFN0YXQsIFZhbmNvdXZlciwgQkMg
VjZUIDFaMiwgQ2FuYWRhPC9hdXRoLWFkZHJlc3M+PHRpdGxlcz48dGl0bGU+UmFuZ2Ugb2YgY29y
cmVsYXRpb24gbWF0cmljZXMgZm9yIGRlcGVuZGVudCBCZXJub3VsbGkgcmFuZG9tIHZhcmlhYmxl
czwvdGl0bGU+PHNlY29uZGFyeS10aXRsZT5CaW9tZXRyaWthPC9zZWNvbmRhcnktdGl0bGU+PGFs
dC10aXRsZT5CaW9tZXRyaWthPC9hbHQtdGl0bGU+PHNob3J0LXRpdGxlPkJpb21ldHJpa2E8L3No
b3J0LXRpdGxlPjwvdGl0bGVzPjxwZXJpb2RpY2FsPjxmdWxsLXRpdGxlPkJpb21ldHJpa2E8L2Z1
bGwtdGl0bGU+PC9wZXJpb2RpY2FsPjxhbHQtcGVyaW9kaWNhbD48ZnVsbC10aXRsZT5CaW9tZXRy
aWthPC9mdWxsLXRpdGxlPjwvYWx0LXBlcmlvZGljYWw+PHBhZ2VzPjE5Ny0yMDY8L3BhZ2VzPjx2
b2x1bWU+OTM8L3ZvbHVtZT48bnVtYmVyPjE8L251bWJlcj48a2V5d29yZHM+PGtleXdvcmQ+ZnJl
Y2hldCBib3VuZDwva2V5d29yZD48a2V5d29yZD5nZW5lcmFsaXNlZCBlc3RpbWF0aW5nIGVxdWF0
aW9uPC9rZXl3b3JkPjxrZXl3b3JkPm11bHRpdmFyaWF0ZSBiaW5hcnk8L2tleXdvcmQ+PGtleXdv
cmQ+b2RkcyByYXRpbzwva2V5d29yZD48a2V5d29yZD5iaW5hcnkgdmFyaWFibGVzPC9rZXl3b3Jk
PjxrZXl3b3JkPmRpc3RyaWJ1dGlvbnM8L2tleXdvcmQ+PC9rZXl3b3Jkcz48ZGF0ZXM+PHllYXI+
MjAwNjwveWVhcj48cHViLWRhdGVzPjxkYXRlPk1hcjwvZGF0ZT48L3B1Yi1kYXRlcz48L2RhdGVz
Pjxpc2JuPjAwMDYtMzQ0NDwvaXNibj48YWNjZXNzaW9uLW51bT5JU0k6MDAwMjM1OTIxNjAwMDE1
PC9hY2Nlc3Npb24tbnVtPjxsYWJlbD5TaW11bGF0aW9uJiN4RDtDb3JyZWxhdGVkIERhdGE8L2xh
YmVsPjx1cmxzPjxyZWxhdGVkLXVybHM+PHVybD4mbHQ7R28gdG8gSVNJJmd0OzovLzAwMDIzNTky
MTYwMDAxNTwvdXJsPjwvcmVsYXRlZC11cmxzPjxwZGYtdXJscz48dXJsPmZpbGU6Ly8vRDovRG9j
dW1lbnRzL1BoRC9SZWFkaW5ncy9Ob3RlZC9TaW11bGF0aW9uL2NoYWdhbnR5JTIwMjAwNi5wZGY8
L3VybD48L3BkZi11cmxzPjwvdXJscz48bGFuZ3VhZ2U+RW5nbGlzaDwvbGFuZ3VhZ2U+PC9yZWNv
cmQ+PC9DaXRlPjxDaXRlPjxBdXRob3I+RmFycmVsbDwvQXV0aG9yPjxZZWFyPjIwMDY8L1llYXI+
PFJlY051bT43NzwvUmVjTnVtPjxyZWNvcmQ+PHJlYy1udW1iZXI+Nzc8L3JlYy1udW1iZXI+PGZv
cmVpZ24ta2V5cz48a2V5IGFwcD0iRU4iIGRiLWlkPSJlZWR3dmRhNWMyMjUyOWV0YXd0eHcweDN3
ZmYweHAwOXQwMHMiPjc3PC9rZXk+PC9mb3JlaWduLWtleXM+PHJlZi10eXBlIG5hbWU9IkpvdXJu
YWwgQXJ0aWNsZSI+MTc8L3JlZi10eXBlPjxjb250cmlidXRvcnM+PGF1dGhvcnM+PGF1dGhvcj5G
YXJyZWxsLCBQLiBKLjwvYXV0aG9yPjxhdXRob3I+U3V0cmFkaGFyLCBCLiBDLjwvYXV0aG9yPjwv
YXV0aG9ycz48L2NvbnRyaWJ1dG9ycz48YXV0aC1hZGRyZXNzPkZhcnJlbGwsIFBKJiN4RDtDYXJs
ZXRvbiBVbml2LCBTY2ggTWF0aCAmYW1wOyBTdGF0LCAxMTI1IENvbG9uZWwgRHIsIE90dGF3YSwg
T04gSzFTIDVCNiwgQ2FuYWRhJiN4RDtDYXJsZXRvbiBVbml2LCBTY2ggTWF0aCAmYW1wOyBTdGF0
LCBPdHRhd2EsIE9OIEsxUyA1QjYsIENhbmFkYSYjeEQ7TWVtIFVuaXYgTmV3Zm91bmRsYW5kLCBE
ZXB0IE1hdGggJmFtcDsgU3RhdCwgU3QgSm9obiwgTkYgQTFDIDVTNywgQ2FuYWRhPC9hdXRoLWFk
ZHJlc3M+PHRpdGxlcz48dGl0bGU+QSBub24tbGluZWFyIGNvbmRpdGlvbmFsIHByb2JhYmlsaXR5
IG1vZGVsIGZvciBnZW5lcmF0aW5nIGNvcnJlbGF0ZWQgYmluYXJ5IGRhdGE8L3RpdGxlPjxzZWNv
bmRhcnktdGl0bGU+U3RhdGlzdGljcyAmYW1wOyBQcm9iYWJpbGl0eSBMZXR0ZXJzPC9zZWNvbmRh
cnktdGl0bGU+PGFsdC10aXRsZT5TdGF0IFByb2JhYiBMZXR0PC9hbHQtdGl0bGU+PHNob3J0LXRp
dGxlPlN0YXQgUHJvYmFiaWwgTGV0dDwvc2hvcnQtdGl0bGU+PC90aXRsZXM+PHBlcmlvZGljYWw+
PGZ1bGwtdGl0bGU+U3RhdGlzdGljcyAmYW1wOyBQcm9iYWJpbGl0eSBMZXR0ZXJzPC9mdWxsLXRp
dGxlPjwvcGVyaW9kaWNhbD48cGFnZXM+MzUzLTM2MTwvcGFnZXM+PHZvbHVtZT43Njwvdm9sdW1l
PjxudW1iZXI+NDwvbnVtYmVyPjxrZXl3b3Jkcz48a2V5d29yZD5ub24tc3RhdGlvbmFyeSBjb3Jy
ZWxhdGlvbnM8L2tleXdvcmQ+PGtleXdvcmQ+cmVncmVzc2lvbiBlZmZlY3RzPC9rZXl3b3JkPjxr
ZXl3b3JkPnJlcGVhdGVkIGJpbmFyeSByZXNwb25zZXM8L2tleXdvcmQ+PC9rZXl3b3Jkcz48ZGF0
ZXM+PHllYXI+MjAwNjwveWVhcj48cHViLWRhdGVzPjxkYXRlPkZlYiAxNTwvZGF0ZT48L3B1Yi1k
YXRlcz48L2RhdGVzPjxpc2JuPjAxNjctNzE1MjwvaXNibj48YWNjZXNzaW9uLW51bT5JU0k6MDAw
MjM1NDI4ODAwMDA0PC9hY2Nlc3Npb24tbnVtPjxsYWJlbD5TaW11bGF0aW9uJiN4RDtDb3JyZWxh
dGVkIERhdGE8L2xhYmVsPjx1cmxzPjxyZWxhdGVkLXVybHM+PHVybD4mbHQ7R28gdG8gSVNJJmd0
OzovLzAwMDIzNTQyODgwMDAwNDwvdXJsPjwvcmVsYXRlZC11cmxzPjxwZGYtdXJscz48dXJsPmZp
bGU6Ly8vRDovRG9jdW1lbnRzL1BoRC9SZWFkaW5ncy9Ob3RlZC9TaW11bGF0aW9uL2ZhcnJlbGwl
MjAyMDA2LnBkZjwvdXJsPjwvcGRmLXVybHM+PC91cmxzPjxsYW5ndWFnZT5FbmdsaXNoPC9sYW5n
dWFnZT48L3JlY29yZD48L0NpdGU+PENpdGU+PEF1dGhvcj5GYXJyZWxsPC9BdXRob3I+PFllYXI+
MjAwODwvWWVhcj48UmVjTnVtPjc4PC9SZWNOdW0+PHJlY29yZD48cmVjLW51bWJlcj43ODwvcmVj
LW51bWJlcj48Zm9yZWlnbi1rZXlzPjxrZXkgYXBwPSJFTiIgZGItaWQ9ImVlZHd2ZGE1YzIyNTI5
ZXRhd3R4dzB4M3dmZjB4cDA5dDAwcyI+Nzg8L2tleT48L2ZvcmVpZ24ta2V5cz48cmVmLXR5cGUg
bmFtZT0iSm91cm5hbCBBcnRpY2xlIj4xNzwvcmVmLXR5cGU+PGNvbnRyaWJ1dG9ycz48YXV0aG9y
cz48YXV0aG9yPkZhcnJlbGwsIFAuIEouPC9hdXRob3I+PGF1dGhvcj5Sb2dlcnMtU3Rld2FydCwg
Sy48L2F1dGhvcj48L2F1dGhvcnM+PC9jb250cmlidXRvcnM+PGF1dGgtYWRkcmVzcz5GYXJyZWxs
LCBQSiYjeEQ7Q2FybGV0b24gVW5pdiwgU2NoIE1hdGggJmFtcDsgU3RhdCwgT3R0YXdhLCBPTiBL
MVMgNUI2LCBDYW5hZGEmI3hEO0NhcmxldG9uIFVuaXYsIFNjaCBNYXRoICZhbXA7IFN0YXQsIE90
dGF3YSwgT04gSzFTIDVCNiwgQ2FuYWRhPC9hdXRoLWFkZHJlc3M+PHRpdGxlcz48dGl0bGU+TWV0
aG9kcyBmb3IgZ2VuZXJhdGluZyBsb25naXR1ZGluYWxseSBjb3JyZWxhdGVkIGJpbmFyeSBkYXRh
PC90aXRsZT48c2Vjb25kYXJ5LXRpdGxlPkludGVybmF0aW9uYWwgU3RhdGlzdGljYWwgUmV2aWV3
PC9zZWNvbmRhcnktdGl0bGU+PGFsdC10aXRsZT5JbnQgU3RhdCBSZXY8L2FsdC10aXRsZT48c2hv
cnQtdGl0bGU+SW50IFN0YXQgUmV2PC9zaG9ydC10aXRsZT48L3RpdGxlcz48cGVyaW9kaWNhbD48
ZnVsbC10aXRsZT5JbnRlcm5hdGlvbmFsIFN0YXRpc3RpY2FsIFJldmlldzwvZnVsbC10aXRsZT48
L3BlcmlvZGljYWw+PHBhZ2VzPjI4LTM4PC9wYWdlcz48dm9sdW1lPjc2PC92b2x1bWU+PG51bWJl
cj4xPC9udW1iZXI+PGtleXdvcmRzPjxrZXl3b3JkPmRhdGEgc2ltdWxhdGlvbjwva2V5d29yZD48
a2V5d29yZD5yZXBlYXRlZCBiaW5hcnkgbWVhc3VyZW1lbnRzPC9rZXl3b3JkPjxrZXl3b3JkPnN0
YXRpb25hcnkgYW5kIG5vbi1zdGF0aW9uYXJ5IHJlc3BvbnNlczwva2V5d29yZD48a2V5d29yZD52
YXJpYWJsZXM8L2tleXdvcmQ+PGtleXdvcmQ+ZGlzdHJpYnV0aW9uczwva2V5d29yZD48a2V5d29y
ZD5yZXNwb25zZXM8L2tleXdvcmQ+PGtleXdvcmQ+bW9kZWxzPC9rZXl3b3JkPjwva2V5d29yZHM+
PGRhdGVzPjx5ZWFyPjIwMDg8L3llYXI+PHB1Yi1kYXRlcz48ZGF0ZT5BcHI8L2RhdGU+PC9wdWIt
ZGF0ZXM+PC9kYXRlcz48aXNibj4wMzA2LTc3MzQ8L2lzYm4+PGFjY2Vzc2lvbi1udW0+SVNJOjAw
MDI1NTAwMDMwMDAwMjwvYWNjZXNzaW9uLW51bT48bGFiZWw+U2ltdWxhdGlvbiYjeEQ7Q29ycmVs
YXRlZCBEYXRhPC9sYWJlbD48dXJscz48cmVsYXRlZC11cmxzPjx1cmw+Jmx0O0dvIHRvIElTSSZn
dDs6Ly8wMDAyNTUwMDAzMDAwMDI8L3VybD48L3JlbGF0ZWQtdXJscz48cGRmLXVybHM+PHVybD5m
aWxlOi8vL0Q6L0RvY3VtZW50cy9QaEQvUmVhZGluZ3MvTm90ZWQvU2ltdWxhdGlvbi9mYXJyZWxs
JTIwMjAwOC5wZGY8L3VybD48L3BkZi11cmxzPjwvdXJscz48bGFuZ3VhZ2U+RW5nbGlzaDwvbGFu
Z3VhZ2U+PC9yZWNvcmQ+PC9DaXRlPjwvRW5kTm90ZT4A
</w:fldData>
        </w:fldChar>
      </w:r>
      <w:r>
        <w:instrText xml:space="preserve"> ADDIN EN.CITE.DATA </w:instrText>
      </w:r>
      <w:r>
        <w:fldChar w:fldCharType="end"/>
      </w:r>
      <w:r>
        <w:fldChar w:fldCharType="separate"/>
      </w:r>
      <w:r>
        <w:rPr>
          <w:noProof/>
        </w:rPr>
        <w:t>[4-6]</w:t>
      </w:r>
      <w:r>
        <w:fldChar w:fldCharType="end"/>
      </w:r>
      <w:r>
        <w:t>.</w:t>
      </w:r>
    </w:p>
    <w:p w:rsidR="00D56ABA" w:rsidRPr="00E92614" w:rsidRDefault="00D56ABA" w:rsidP="00D56ABA">
      <w:pPr>
        <w:pStyle w:val="BodyText"/>
      </w:pPr>
      <w:r>
        <w:t xml:space="preserve">In practice, I found that this method worked well in simple scenarios. For instance, this method was successfully used to simulate clustered binary outcomes where the probability of success for each subject varied within clusters and was either 0.4 or 0.6, depending on a single binary predictor of interest (see Chapter </w:t>
      </w:r>
      <w:r>
        <w:fldChar w:fldCharType="begin"/>
      </w:r>
      <w:r>
        <w:instrText xml:space="preserve"> REF _Ref272323934 \r \h </w:instrText>
      </w:r>
      <w:r>
        <w:fldChar w:fldCharType="separate"/>
      </w:r>
      <w:r>
        <w:t>7</w:t>
      </w:r>
      <w:r>
        <w:fldChar w:fldCharType="end"/>
      </w:r>
      <w:r>
        <w:t xml:space="preserve">). Use of this method in more complex scenarios was problematic, however. The conditional probability of success, defined </w:t>
      </w:r>
      <w:proofErr w:type="gramStart"/>
      <w:r>
        <w:t xml:space="preserve">by </w:t>
      </w:r>
      <w:proofErr w:type="gramEnd"/>
      <w:r>
        <w:fldChar w:fldCharType="begin"/>
      </w:r>
      <w:r>
        <w:instrText xml:space="preserve"> GOTOBUTTON ZEqnNum259820  \* MERGEFORMAT </w:instrText>
      </w:r>
      <w:fldSimple w:instr=" REF ZEqnNum259820 \* Charformat \! \* MERGEFORMAT ">
        <w:r>
          <w:instrText>(3.1)</w:instrText>
        </w:r>
      </w:fldSimple>
      <w:r>
        <w:fldChar w:fldCharType="end"/>
      </w:r>
      <w:r>
        <w:t xml:space="preserve">, often exceeded one which caused the method to fail. Since the observations from a cluster are generated sequentially, with the conditional probability of success dependent on previous outcomes, this suggests that the problem may be overcome by reordering the observations in the cluster. However, given that there are </w:t>
      </w:r>
      <w:r w:rsidRPr="00112053">
        <w:rPr>
          <w:position w:val="-6"/>
        </w:rPr>
        <w:object w:dxaOrig="320" w:dyaOrig="279">
          <v:shape id="_x0000_i1037" type="#_x0000_t75" style="width:15.75pt;height:14.25pt" o:ole="">
            <v:imagedata r:id="rId29" o:title=""/>
          </v:shape>
          <o:OLEObject Type="Embed" ProgID="Equation.DSMT4" ShapeID="_x0000_i1037" DrawAspect="Content" ObjectID="_1400738227" r:id="rId30"/>
        </w:object>
      </w:r>
      <w:r>
        <w:t xml:space="preserve"> possible permutations for a cluster of size </w:t>
      </w:r>
      <w:r w:rsidRPr="00800DCF">
        <w:rPr>
          <w:position w:val="-6"/>
        </w:rPr>
        <w:object w:dxaOrig="260" w:dyaOrig="220">
          <v:shape id="_x0000_i1038" type="#_x0000_t75" style="width:12.75pt;height:11.25pt" o:ole="">
            <v:imagedata r:id="rId31" o:title=""/>
          </v:shape>
          <o:OLEObject Type="Embed" ProgID="Equation.DSMT4" ShapeID="_x0000_i1038" DrawAspect="Content" ObjectID="_1400738228" r:id="rId32"/>
        </w:object>
      </w:r>
      <w:r>
        <w:t xml:space="preserve">, use of this marginal approach quickly becomes impractical when simulating multiple datasets </w:t>
      </w:r>
      <w:r>
        <w:fldChar w:fldCharType="begin"/>
      </w:r>
      <w:r>
        <w:instrText xml:space="preserve"> ADDIN EN.CITE &lt;EndNote&gt;&lt;Cite&gt;&lt;Author&gt;Qaqish&lt;/Author&gt;&lt;Year&gt;2003&lt;/Year&gt;&lt;RecNum&gt;74&lt;/RecNum&gt;&lt;record&gt;&lt;rec-number&gt;74&lt;/rec-number&gt;&lt;foreign-keys&gt;&lt;key app="EN" db-id="eedwvda5c22529etawtxw0x3wff0xp09t00s"&gt;74&lt;/key&gt;&lt;/foreign-keys&gt;&lt;ref-type name="Journal Article"&gt;17&lt;/ref-type&gt;&lt;contributors&gt;&lt;authors&gt;&lt;author&gt;Qaqish, B. F.&lt;/author&gt;&lt;/authors&gt;&lt;/contributors&gt;&lt;auth-address&gt;Qaqish, BF&amp;#xD;Univ N Carolina, Dept Biostat, Chapel Hill, NC 27599 USA&amp;#xD;Univ N Carolina, Dept Biostat, Chapel Hill, NC 27599 USA&lt;/auth-address&gt;&lt;titles&gt;&lt;title&gt;A family of multivariate binary distributions for simulating correlated binary variables with specified marginal means and correlations&lt;/title&gt;&lt;secondary-title&gt;Biometrika&lt;/secondary-title&gt;&lt;alt-title&gt;Biometrika&lt;/alt-title&gt;&lt;short-title&gt;Biometrika&lt;/short-title&gt;&lt;/titles&gt;&lt;periodical&gt;&lt;full-title&gt;Biometrika&lt;/full-title&gt;&lt;/periodical&gt;&lt;alt-periodical&gt;&lt;full-title&gt;Biometrika&lt;/full-title&gt;&lt;/alt-periodical&gt;&lt;pages&gt;455-463&lt;/pages&gt;&lt;volume&gt;90&lt;/volume&gt;&lt;number&gt;2&lt;/number&gt;&lt;keywords&gt;&lt;keyword&gt;autoregressive correlation structure&lt;/keyword&gt;&lt;keyword&gt;clustered data&lt;/keyword&gt;&lt;keyword&gt;correlated bernoulli variates&lt;/keyword&gt;&lt;keyword&gt;exchangeable correlation structure&lt;/keyword&gt;&lt;keyword&gt;simulation&lt;/keyword&gt;&lt;keyword&gt;regression&lt;/keyword&gt;&lt;/keywords&gt;&lt;dates&gt;&lt;year&gt;2003&lt;/year&gt;&lt;pub-dates&gt;&lt;date&gt;Jun&lt;/date&gt;&lt;/pub-dates&gt;&lt;/dates&gt;&lt;isbn&gt;0006-3444&lt;/isbn&gt;&lt;accession-num&gt;ISI:000183818500016&lt;/accession-num&gt;&lt;label&gt;Simulation&amp;#xD;Correlated Data&lt;/label&gt;&lt;urls&gt;&lt;related-urls&gt;&lt;url&gt;&amp;lt;Go to ISI&amp;gt;://000183818500016&lt;/url&gt;&lt;/related-urls&gt;&lt;pdf-urls&gt;&lt;url&gt;file:///D:/Documents/PhD/Readings/Noted/Simulation/qaqish%202003.pdf&lt;/url&gt;&lt;/pdf-urls&gt;&lt;/urls&gt;&lt;language&gt;English&lt;/language&gt;&lt;/record&gt;&lt;/Cite&gt;&lt;/EndNote&gt;</w:instrText>
      </w:r>
      <w:r>
        <w:fldChar w:fldCharType="separate"/>
      </w:r>
      <w:r>
        <w:rPr>
          <w:noProof/>
        </w:rPr>
        <w:t>[2]</w:t>
      </w:r>
      <w:r>
        <w:fldChar w:fldCharType="end"/>
      </w:r>
      <w:r>
        <w:t>. As a result, I used conditional simulation models, rather than marginal simulation models, to generate clustered binary outcomes for the majority of simulation settings considered in this thesis.</w:t>
      </w:r>
    </w:p>
    <w:p w:rsidR="00D56ABA" w:rsidRPr="00F74F2E" w:rsidRDefault="00D56ABA" w:rsidP="0068344C">
      <w:pPr>
        <w:pStyle w:val="Heading2"/>
        <w:numPr>
          <w:ilvl w:val="1"/>
          <w:numId w:val="4"/>
        </w:numPr>
        <w:rPr>
          <w:lang w:val="en-AU"/>
        </w:rPr>
      </w:pPr>
      <w:bookmarkStart w:id="3" w:name="_Ref285533384"/>
      <w:bookmarkStart w:id="4" w:name="_Toc303531115"/>
      <w:r w:rsidRPr="00F74F2E">
        <w:rPr>
          <w:lang w:val="en-AU"/>
        </w:rPr>
        <w:t xml:space="preserve">Avoiding Invalid </w:t>
      </w:r>
      <w:r>
        <w:rPr>
          <w:lang w:val="en-AU"/>
        </w:rPr>
        <w:t xml:space="preserve">Success </w:t>
      </w:r>
      <w:r w:rsidRPr="00F74F2E">
        <w:rPr>
          <w:lang w:val="en-AU"/>
        </w:rPr>
        <w:t>Probabilities</w:t>
      </w:r>
      <w:bookmarkEnd w:id="3"/>
      <w:bookmarkEnd w:id="4"/>
    </w:p>
    <w:p w:rsidR="00D56ABA" w:rsidRPr="00F74F2E" w:rsidRDefault="00D56ABA" w:rsidP="00D56ABA">
      <w:pPr>
        <w:pStyle w:val="BodyText"/>
      </w:pPr>
      <w:r w:rsidRPr="00F74F2E">
        <w:t xml:space="preserve">A difficulty with simulating </w:t>
      </w:r>
      <w:r>
        <w:t xml:space="preserve">either independent or clustered </w:t>
      </w:r>
      <w:r w:rsidRPr="00F74F2E">
        <w:t xml:space="preserve">data under the log binomial regression model is that the probability of success is only constrained to be greater than </w:t>
      </w:r>
      <w:r>
        <w:t>zero</w:t>
      </w:r>
      <w:r w:rsidRPr="00F74F2E">
        <w:t xml:space="preserve">, whereas </w:t>
      </w:r>
      <w:r>
        <w:t>probabilities must lie between zero and one</w:t>
      </w:r>
      <w:r w:rsidRPr="00F74F2E">
        <w:t xml:space="preserve">. As a result, simulating </w:t>
      </w:r>
      <w:r>
        <w:t xml:space="preserve">data </w:t>
      </w:r>
      <w:r w:rsidRPr="00F74F2E">
        <w:t xml:space="preserve">under the log binomial model can lead to invalid success probabilities. This is generally only a problem </w:t>
      </w:r>
      <w:r>
        <w:t>when the probability of success depends on</w:t>
      </w:r>
      <w:r w:rsidRPr="00F74F2E">
        <w:t xml:space="preserve"> </w:t>
      </w:r>
      <w:r>
        <w:t>unbounded continuous covariates. F</w:t>
      </w:r>
      <w:r w:rsidRPr="00F74F2E">
        <w:t xml:space="preserve">or categorical covariates and/or bounded continuous covariates, simulation parameters can be chosen such that invalid probabilities cannot occur. For example, if the probability of success depends on treatment and a binary covariate, with a baseline success probability of 0.1 and a treatment relative risk of 2, the relative risk for the baseline covariate must be no more than 5 to avoid </w:t>
      </w:r>
      <w:r>
        <w:t xml:space="preserve">success </w:t>
      </w:r>
      <w:r w:rsidRPr="00F74F2E">
        <w:t xml:space="preserve">probabilities exceeding </w:t>
      </w:r>
      <w:r>
        <w:t>1</w:t>
      </w:r>
      <w:r w:rsidRPr="00F74F2E">
        <w:t xml:space="preserve"> for intervention subjects with the baseline covariate.</w:t>
      </w:r>
    </w:p>
    <w:p w:rsidR="00D56ABA" w:rsidRPr="00F74F2E" w:rsidRDefault="00D56ABA" w:rsidP="00D56ABA">
      <w:pPr>
        <w:pStyle w:val="BodyText"/>
      </w:pPr>
      <w:r w:rsidRPr="00F74F2E">
        <w:lastRenderedPageBreak/>
        <w:t xml:space="preserve">To avoid success probabilities </w:t>
      </w:r>
      <w:r>
        <w:t>exceeding</w:t>
      </w:r>
      <w:r w:rsidRPr="00F74F2E">
        <w:t xml:space="preserve"> 1 when simulating </w:t>
      </w:r>
      <w:r>
        <w:t xml:space="preserve">independent </w:t>
      </w:r>
      <w:r w:rsidRPr="00F74F2E">
        <w:t>data, a number of choices are available. First, simulation models can be limited to contain categorical covariates only. This approach restricts the usefulness of the simulation study</w:t>
      </w:r>
      <w:r>
        <w:t>,</w:t>
      </w:r>
      <w:r w:rsidRPr="00F74F2E">
        <w:t xml:space="preserve"> since continuous covariates are often controlled for in </w:t>
      </w:r>
      <w:r>
        <w:t xml:space="preserve">RCTs in </w:t>
      </w:r>
      <w:r w:rsidRPr="00F74F2E">
        <w:t>practice. Second, continuous covariates can be categorised</w:t>
      </w:r>
      <w:r>
        <w:t xml:space="preserve"> for analysis</w:t>
      </w:r>
      <w:r w:rsidRPr="00F74F2E">
        <w:t xml:space="preserve">. This </w:t>
      </w:r>
      <w:r>
        <w:t>may</w:t>
      </w:r>
      <w:r w:rsidRPr="00F74F2E">
        <w:t xml:space="preserve"> lead to a loss of information</w:t>
      </w:r>
      <w:r>
        <w:t xml:space="preserve"> and power </w:t>
      </w:r>
      <w:r>
        <w:fldChar w:fldCharType="begin">
          <w:fldData xml:space="preserve">PEVuZE5vdGU+PENpdGU+PEF1dGhvcj5Sb3lzdG9uPC9BdXRob3I+PFllYXI+MjAwNjwvWWVhcj48
UmVjTnVtPjE2NTwvUmVjTnVtPjxyZWNvcmQ+PHJlYy1udW1iZXI+MTY1PC9yZWMtbnVtYmVyPjxm
b3JlaWduLWtleXM+PGtleSBhcHA9IkVOIiBkYi1pZD0iZWVkd3ZkYTVjMjI1MjlldGF3dHh3MHgz
d2ZmMHhwMDl0MDBzIj4xNjU8L2tleT48L2ZvcmVpZ24ta2V5cz48cmVmLXR5cGUgbmFtZT0iSm91
cm5hbCBBcnRpY2xlIj4xNzwvcmVmLXR5cGU+PGNvbnRyaWJ1dG9ycz48YXV0aG9ycz48YXV0aG9y
PlJveXN0b24sIFAuPC9hdXRob3I+PGF1dGhvcj5BbHRtYW4sIEQuIEcuPC9hdXRob3I+PGF1dGhv
cj5TYXVlcmJyZWksIFcuPC9hdXRob3I+PC9hdXRob3JzPjwvY29udHJpYnV0b3JzPjxhdXRoLWFk
ZHJlc3M+Um95c3RvbiwgUCYjeEQ7TVJDLCBDbGluIFRyaWFscyBVbml0LCAyMjIgRXVzdG9uIFJk
LCBMb25kb24gTlcxIDJEQSwgRW5nbGFuZCYjeEQ7TVJDLCBDbGluIFRyaWFscyBVbml0LCAyMjIg
RXVzdG9uIFJkLCBMb25kb24gTlcxIDJEQSwgRW5nbGFuZCYjeEQ7TVJDLCBDbGluIFRyaWFscyBV
bml0LCBMb25kb24gTlcxIDJEQSwgRW5nbGFuZCYjeEQ7VW5pdiBPeGZvcmQsIEN0ciBTdGF0IE1l
ZCwgV29sZnNvbiBDb2xsIEFubmV4ZSwgT3hmb3JkIE9YMiA2VUQsIEVuZ2xhbmQmI3hEO1VuaXYg
SG9zcCBGcmVpYnVyZywgSW5zdCBNZWQgQmlvbWV0cnkgJmFtcDsgTWVkIEluZm9ybWF0LCBELTc5
MTA0IEZyZWlidXJnLCBHZXJtYW55PC9hdXRoLWFkZHJlc3M+PHRpdGxlcz48dGl0bGU+RGljaG90
b21pemluZyBjb250aW51b3VzIHByZWRpY3RvcnMgaW4gbXVsdGlwbGUgcmVncmVzc2lvbjogYSBi
YWQgaWRlYTwvdGl0bGU+PHNlY29uZGFyeS10aXRsZT5TdGF0aXN0aWNzIGluIE1lZGljaW5lPC9z
ZWNvbmRhcnktdGl0bGU+PGFsdC10aXRsZT5TdGF0IE1lZDwvYWx0LXRpdGxlPjxzaG9ydC10aXRs
ZT5TdGF0IE1lZDwvc2hvcnQtdGl0bGU+PC90aXRsZXM+PHBlcmlvZGljYWw+PGZ1bGwtdGl0bGU+
U3RhdGlzdGljcyBpbiBNZWRpY2luZTwvZnVsbC10aXRsZT48L3BlcmlvZGljYWw+PHBhZ2VzPjEy
Ny0xNDE8L3BhZ2VzPjx2b2x1bWU+MjU8L3ZvbHVtZT48bnVtYmVyPjE8L251bWJlcj48a2V5d29y
ZHM+PGtleXdvcmQ+Y29udGludW91cyBjb3ZhcmlhdGVzPC9rZXl3b3JkPjxrZXl3b3JkPmRpY2hv
dG9taXphdGlvbjwva2V5d29yZD48a2V5d29yZD5jYXRlZ29yaXphdGlvbjwva2V5d29yZD48a2V5
d29yZD5yZWdyZXNzaW9uPC9rZXl3b3JkPjxrZXl3b3JkPmVmZmljaWVuY3k8L2tleXdvcmQ+PGtl
eXdvcmQ+Y2xpbmljYWwgcmVzZWFyY2g8L2tleXdvcmQ+PGtleXdvcmQ+ZnJhY3Rpb25hbCBwb2x5
bm9taWFsczwva2V5d29yZD48a2V5d29yZD5wcm9nbm9zdGljIGZhY3RvcnM8L2tleXdvcmQ+PGtl
eXdvcmQ+Y3Jvc3MtdmFsaWRhdGlvbjwva2V5d29yZD48a2V5d29yZD5vcHRpbWFsIGN1dHBvaW50
PC9rZXl3b3JkPjxrZXl3b3JkPnZhcmlhYmxlczwva2V5d29yZD48a2V5d29yZD5tb2RlbHM8L2tl
eXdvcmQ+PGtleXdvcmQ+Y2F0ZWdvcml6YXRpb248L2tleXdvcmQ+PGtleXdvcmQ+YWRqdXN0bWVu
dDwva2V5d29yZD48a2V5d29yZD5zZWxlY3Rpb248L2tleXdvcmQ+PGtleXdvcmQ+Ymlhczwva2V5
d29yZD48L2tleXdvcmRzPjxkYXRlcz48eWVhcj4yMDA2PC95ZWFyPjxwdWItZGF0ZXM+PGRhdGU+
SmFuIDE1PC9kYXRlPjwvcHViLWRhdGVzPjwvZGF0ZXM+PGlzYm4+MDI3Ny02NzE1PC9pc2JuPjxh
Y2Nlc3Npb24tbnVtPklTSTowMDAyMzQ4Njk4MDAwMDk8L2FjY2Vzc2lvbi1udW0+PGxhYmVsPkdl
bmVyYWw8L2xhYmVsPjx1cmxzPjxyZWxhdGVkLXVybHM+PHVybD4mbHQ7R28gdG8gSVNJJmd0Ozov
LzAwMDIzNDg2OTgwMDAwOTwvdXJsPjwvcmVsYXRlZC11cmxzPjwvdXJscz48ZWxlY3Ryb25pYy1y
ZXNvdXJjZS1udW0+RE9JOiAxMC4xMDAyL1NpbS4yMzMxPC9lbGVjdHJvbmljLXJlc291cmNlLW51
bT48bGFuZ3VhZ2U+RW5nbGlzaDwvbGFuZ3VhZ2U+PC9yZWNvcmQ+PC9DaXRlPjwvRW5kTm90ZT4A
</w:fldData>
        </w:fldChar>
      </w:r>
      <w:r>
        <w:instrText xml:space="preserve"> ADDIN EN.CITE </w:instrText>
      </w:r>
      <w:r>
        <w:fldChar w:fldCharType="begin">
          <w:fldData xml:space="preserve">PEVuZE5vdGU+PENpdGU+PEF1dGhvcj5Sb3lzdG9uPC9BdXRob3I+PFllYXI+MjAwNjwvWWVhcj48
UmVjTnVtPjE2NTwvUmVjTnVtPjxyZWNvcmQ+PHJlYy1udW1iZXI+MTY1PC9yZWMtbnVtYmVyPjxm
b3JlaWduLWtleXM+PGtleSBhcHA9IkVOIiBkYi1pZD0iZWVkd3ZkYTVjMjI1MjlldGF3dHh3MHgz
d2ZmMHhwMDl0MDBzIj4xNjU8L2tleT48L2ZvcmVpZ24ta2V5cz48cmVmLXR5cGUgbmFtZT0iSm91
cm5hbCBBcnRpY2xlIj4xNzwvcmVmLXR5cGU+PGNvbnRyaWJ1dG9ycz48YXV0aG9ycz48YXV0aG9y
PlJveXN0b24sIFAuPC9hdXRob3I+PGF1dGhvcj5BbHRtYW4sIEQuIEcuPC9hdXRob3I+PGF1dGhv
cj5TYXVlcmJyZWksIFcuPC9hdXRob3I+PC9hdXRob3JzPjwvY29udHJpYnV0b3JzPjxhdXRoLWFk
ZHJlc3M+Um95c3RvbiwgUCYjeEQ7TVJDLCBDbGluIFRyaWFscyBVbml0LCAyMjIgRXVzdG9uIFJk
LCBMb25kb24gTlcxIDJEQSwgRW5nbGFuZCYjeEQ7TVJDLCBDbGluIFRyaWFscyBVbml0LCAyMjIg
RXVzdG9uIFJkLCBMb25kb24gTlcxIDJEQSwgRW5nbGFuZCYjeEQ7TVJDLCBDbGluIFRyaWFscyBV
bml0LCBMb25kb24gTlcxIDJEQSwgRW5nbGFuZCYjeEQ7VW5pdiBPeGZvcmQsIEN0ciBTdGF0IE1l
ZCwgV29sZnNvbiBDb2xsIEFubmV4ZSwgT3hmb3JkIE9YMiA2VUQsIEVuZ2xhbmQmI3hEO1VuaXYg
SG9zcCBGcmVpYnVyZywgSW5zdCBNZWQgQmlvbWV0cnkgJmFtcDsgTWVkIEluZm9ybWF0LCBELTc5
MTA0IEZyZWlidXJnLCBHZXJtYW55PC9hdXRoLWFkZHJlc3M+PHRpdGxlcz48dGl0bGU+RGljaG90
b21pemluZyBjb250aW51b3VzIHByZWRpY3RvcnMgaW4gbXVsdGlwbGUgcmVncmVzc2lvbjogYSBi
YWQgaWRlYTwvdGl0bGU+PHNlY29uZGFyeS10aXRsZT5TdGF0aXN0aWNzIGluIE1lZGljaW5lPC9z
ZWNvbmRhcnktdGl0bGU+PGFsdC10aXRsZT5TdGF0IE1lZDwvYWx0LXRpdGxlPjxzaG9ydC10aXRs
ZT5TdGF0IE1lZDwvc2hvcnQtdGl0bGU+PC90aXRsZXM+PHBlcmlvZGljYWw+PGZ1bGwtdGl0bGU+
U3RhdGlzdGljcyBpbiBNZWRpY2luZTwvZnVsbC10aXRsZT48L3BlcmlvZGljYWw+PHBhZ2VzPjEy
Ny0xNDE8L3BhZ2VzPjx2b2x1bWU+MjU8L3ZvbHVtZT48bnVtYmVyPjE8L251bWJlcj48a2V5d29y
ZHM+PGtleXdvcmQ+Y29udGludW91cyBjb3ZhcmlhdGVzPC9rZXl3b3JkPjxrZXl3b3JkPmRpY2hv
dG9taXphdGlvbjwva2V5d29yZD48a2V5d29yZD5jYXRlZ29yaXphdGlvbjwva2V5d29yZD48a2V5
d29yZD5yZWdyZXNzaW9uPC9rZXl3b3JkPjxrZXl3b3JkPmVmZmljaWVuY3k8L2tleXdvcmQ+PGtl
eXdvcmQ+Y2xpbmljYWwgcmVzZWFyY2g8L2tleXdvcmQ+PGtleXdvcmQ+ZnJhY3Rpb25hbCBwb2x5
bm9taWFsczwva2V5d29yZD48a2V5d29yZD5wcm9nbm9zdGljIGZhY3RvcnM8L2tleXdvcmQ+PGtl
eXdvcmQ+Y3Jvc3MtdmFsaWRhdGlvbjwva2V5d29yZD48a2V5d29yZD5vcHRpbWFsIGN1dHBvaW50
PC9rZXl3b3JkPjxrZXl3b3JkPnZhcmlhYmxlczwva2V5d29yZD48a2V5d29yZD5tb2RlbHM8L2tl
eXdvcmQ+PGtleXdvcmQ+Y2F0ZWdvcml6YXRpb248L2tleXdvcmQ+PGtleXdvcmQ+YWRqdXN0bWVu
dDwva2V5d29yZD48a2V5d29yZD5zZWxlY3Rpb248L2tleXdvcmQ+PGtleXdvcmQ+Ymlhczwva2V5
d29yZD48L2tleXdvcmRzPjxkYXRlcz48eWVhcj4yMDA2PC95ZWFyPjxwdWItZGF0ZXM+PGRhdGU+
SmFuIDE1PC9kYXRlPjwvcHViLWRhdGVzPjwvZGF0ZXM+PGlzYm4+MDI3Ny02NzE1PC9pc2JuPjxh
Y2Nlc3Npb24tbnVtPklTSTowMDAyMzQ4Njk4MDAwMDk8L2FjY2Vzc2lvbi1udW0+PGxhYmVsPkdl
bmVyYWw8L2xhYmVsPjx1cmxzPjxyZWxhdGVkLXVybHM+PHVybD4mbHQ7R28gdG8gSVNJJmd0Ozov
LzAwMDIzNDg2OTgwMDAwOTwvdXJsPjwvcmVsYXRlZC11cmxzPjwvdXJscz48ZWxlY3Ryb25pYy1y
ZXNvdXJjZS1udW0+RE9JOiAxMC4xMDAyL1NpbS4yMzMxPC9lbGVjdHJvbmljLXJlc291cmNlLW51
bT48bGFuZ3VhZ2U+RW5nbGlzaDwvbGFuZ3VhZ2U+PC9yZWNvcmQ+PC9DaXRlPjwvRW5kTm90ZT4A
</w:fldData>
        </w:fldChar>
      </w:r>
      <w:r>
        <w:instrText xml:space="preserve"> ADDIN EN.CITE.DATA </w:instrText>
      </w:r>
      <w:r>
        <w:fldChar w:fldCharType="end"/>
      </w:r>
      <w:r>
        <w:fldChar w:fldCharType="separate"/>
      </w:r>
      <w:r>
        <w:rPr>
          <w:noProof/>
        </w:rPr>
        <w:t>[7]</w:t>
      </w:r>
      <w:r>
        <w:fldChar w:fldCharType="end"/>
      </w:r>
      <w:r w:rsidRPr="00F74F2E">
        <w:t xml:space="preserve">. Further, categorisation limits the applicability of the results of the simulation study, since continuous covariates may not be categorised in practice. Third, the continuous covariate can be generated from a truncated distribution, thus allowing the simulation parameters to be chosen to avoid </w:t>
      </w:r>
      <w:r>
        <w:t xml:space="preserve">success </w:t>
      </w:r>
      <w:r w:rsidRPr="00F74F2E">
        <w:t xml:space="preserve">probabilities exceeding 1. For example, if the probability of success depends on treatment and a truncated continuous covariate, with a baseline success probability of 0.1, a treatment relative risk of 2, and a maximum covariate value of 1, the relative risk for the continuous covariate must be no more than 5 to avoid </w:t>
      </w:r>
      <w:r>
        <w:t xml:space="preserve">success </w:t>
      </w:r>
      <w:r w:rsidRPr="00F74F2E">
        <w:t xml:space="preserve">probabilities exceeding 1 for intervention subjects with the maximum covariate value. This </w:t>
      </w:r>
      <w:r>
        <w:t>may</w:t>
      </w:r>
      <w:r w:rsidRPr="00F74F2E">
        <w:t xml:space="preserve"> limit the </w:t>
      </w:r>
      <w:proofErr w:type="spellStart"/>
      <w:r w:rsidRPr="00F74F2E">
        <w:t>generalisability</w:t>
      </w:r>
      <w:proofErr w:type="spellEnd"/>
      <w:r w:rsidRPr="00F74F2E">
        <w:t xml:space="preserve"> of the </w:t>
      </w:r>
      <w:r>
        <w:t>simulation results</w:t>
      </w:r>
      <w:r w:rsidRPr="00F74F2E">
        <w:t>, depending on where the distribution is truncated. A normally distributed covariate</w:t>
      </w:r>
      <w:r>
        <w:t xml:space="preserve"> truncated at the mean</w:t>
      </w:r>
      <w:r w:rsidRPr="00F74F2E">
        <w:t xml:space="preserve"> is unlikely to be representative of many baseline covariates considered in practice. In contrast, truncation at </w:t>
      </w:r>
      <w:r>
        <w:t xml:space="preserve">2 standard deviations above the mean </w:t>
      </w:r>
      <w:r w:rsidRPr="00F74F2E">
        <w:t>would have little impact on the range of covariate values generated and may therefore be a reasonable choice</w:t>
      </w:r>
      <w:r>
        <w:t>. A fourth option is for the</w:t>
      </w:r>
      <w:r w:rsidRPr="00F74F2E">
        <w:t xml:space="preserve"> </w:t>
      </w:r>
      <w:r>
        <w:t xml:space="preserve">value of the </w:t>
      </w:r>
      <w:r w:rsidRPr="00F74F2E">
        <w:t xml:space="preserve">continuous covariate </w:t>
      </w:r>
      <w:r>
        <w:t>to</w:t>
      </w:r>
      <w:r w:rsidRPr="00F74F2E">
        <w:t xml:space="preserve"> be </w:t>
      </w:r>
      <w:proofErr w:type="spellStart"/>
      <w:r w:rsidRPr="00F74F2E">
        <w:t>resampled</w:t>
      </w:r>
      <w:proofErr w:type="spellEnd"/>
      <w:r w:rsidRPr="00F74F2E">
        <w:t xml:space="preserve"> until the </w:t>
      </w:r>
      <w:r>
        <w:t>success</w:t>
      </w:r>
      <w:r w:rsidRPr="00F74F2E">
        <w:t xml:space="preserve"> probability is valid. This effectively truncates the covariate distribution but the point of truncation will differ according to subgroups defined by any categorical covariates that affect the probability of success. This approach limits the amount of resampling required but will have a differential impact between treatment groups whenever treatment has an effect. </w:t>
      </w:r>
      <w:r>
        <w:t>Finally</w:t>
      </w:r>
      <w:r w:rsidRPr="00F74F2E">
        <w:t xml:space="preserve">, </w:t>
      </w:r>
      <w:r>
        <w:t xml:space="preserve">success </w:t>
      </w:r>
      <w:r w:rsidRPr="00F74F2E">
        <w:t>probabilities can be truncated, such that if the probability exceeds 1 based on the covariate values, it can be set to 1. The impact of this approach would likely depend on the proportio</w:t>
      </w:r>
      <w:r>
        <w:t>n of probabilities that require truncation. A</w:t>
      </w:r>
      <w:r w:rsidRPr="00F74F2E">
        <w:t xml:space="preserve"> high proportion of truncated probabilities could result in substantial bias, while a low proportion would be expected to have little influence on the results. </w:t>
      </w:r>
    </w:p>
    <w:p w:rsidR="00D56ABA" w:rsidRDefault="00D56ABA" w:rsidP="00D56ABA">
      <w:pPr>
        <w:pStyle w:val="BodyText"/>
      </w:pPr>
      <w:r w:rsidRPr="00F74F2E">
        <w:t xml:space="preserve">None of the approaches described </w:t>
      </w:r>
      <w:r>
        <w:t xml:space="preserve">above </w:t>
      </w:r>
      <w:r w:rsidRPr="00F74F2E">
        <w:t>provide a perfect solution to the problem</w:t>
      </w:r>
      <w:r>
        <w:t xml:space="preserve"> of avoiding invalid success probabilities</w:t>
      </w:r>
      <w:r w:rsidRPr="00F74F2E">
        <w:t xml:space="preserve">. The fourth approach involving resampling </w:t>
      </w:r>
      <w:r>
        <w:t>of continuous covariates has been used in previous simulation studies comparing methods for estimating relative risks</w:t>
      </w:r>
      <w:r w:rsidRPr="00F74F2E">
        <w:t xml:space="preserve"> </w:t>
      </w:r>
      <w:r>
        <w:fldChar w:fldCharType="begin">
          <w:fldData xml:space="preserve">PEVuZE5vdGU+PENpdGU+PEF1dGhvcj5DYXJ0ZXI8L0F1dGhvcj48WWVhcj4yMDA1PC9ZZWFyPjxS
ZWNOdW0+MzY8L1JlY051bT48cmVjb3JkPjxyZWMtbnVtYmVyPjM2PC9yZWMtbnVtYmVyPjxmb3Jl
aWduLWtleXM+PGtleSBhcHA9IkVOIiBkYi1pZD0iZWVkd3ZkYTVjMjI1MjlldGF3dHh3MHgzd2Zm
MHhwMDl0MDBzIj4zNjwva2V5PjwvZm9yZWlnbi1rZXlzPjxyZWYtdHlwZSBuYW1lPSJKb3VybmFs
IEFydGljbGUiPjE3PC9yZWYtdHlwZT48Y29udHJpYnV0b3JzPjxhdXRob3JzPjxhdXRob3I+Q2Fy
dGVyLCBSLiBFLjwvYXV0aG9yPjxhdXRob3I+TGlwc2l0eiwgUy4gUi48L2F1dGhvcj48YXV0aG9y
PlRpbGxleSwgQi4gQy48L2F1dGhvcj48L2F1dGhvcnM+PC9jb250cmlidXRvcnM+PGF1dGgtYWRk
cmVzcz5DYXJ0ZXIsIFJFJiN4RDtNZWQgVW5pdiBTIENhcm9saW5hLCBEZXB0IEJpb21ldHJ5ICZh
bXA7IEVwaWRlbWlvbCwgQ2hhcmxlc3RvbiwgU0MgMjk0MjUgVVNBJiN4RDtNZWQgVW5pdiBTIENh
cm9saW5hLCBEZXB0IEJpb21ldHJ5ICZhbXA7IEVwaWRlbWlvbCwgQ2hhcmxlc3RvbiwgU0MgMjk0
MjUgVVNBPC9hdXRoLWFkZHJlc3M+PHRpdGxlcz48dGl0bGU+UXVhc2ktbGlrZWxpaG9vZCBlc3Rp
bWF0aW9uIGZvciByZWxhdGl2ZSByaXNrIHJlZ3Jlc3Npb24gbW9kZWxzPC90aXRsZT48c2Vjb25k
YXJ5LXRpdGxlPkJpb3N0YXRpc3RpY3M8L3NlY29uZGFyeS10aXRsZT48YWx0LXRpdGxlPkJpb3N0
YXRpc3RpY3M8L2FsdC10aXRsZT48c2hvcnQtdGl0bGU+Qmlvc3RhdGlzdGljczwvc2hvcnQtdGl0
bGU+PC90aXRsZXM+PHBlcmlvZGljYWw+PGZ1bGwtdGl0bGU+Qmlvc3RhdGlzdGljczwvZnVsbC10
aXRsZT48L3BlcmlvZGljYWw+PGFsdC1wZXJpb2RpY2FsPjxmdWxsLXRpdGxlPkJpb3N0YXRpc3Rp
Y3M8L2Z1bGwtdGl0bGU+PC9hbHQtcGVyaW9kaWNhbD48cGFnZXM+MzktNDQ8L3BhZ2VzPjx2b2x1
bWU+Njwvdm9sdW1lPjxudW1iZXI+MTwvbnVtYmVyPjxrZXl3b3Jkcz48a2V5d29yZD5iZXJub3Vs
bGkgbGlrZWxpaG9vZDwva2V5d29yZD48a2V5d29yZD5jb25zdHJhaW5lZCBtbGU8L2tleXdvcmQ+
PGtleXdvcmQ+Y29udmVyZ2VuY2UgcHJvYmxlbXM8L2tleXdvcmQ+PGtleXdvcmQ+bWV0aG9kLW9m
LW1vbWVudHNtczwva2V5d29yZD48a2V5d29yZD5wb2lzc29uIHJlZ3Jlc2lzb248L2tleXdvcmQ+
PGtleXdvcmQ+b2RkcyByYXRpbzwva2V5d29yZD48a2V5d29yZD5vdXRjb21lczwva2V5d29yZD48
a2V5d29yZD50cmlhbHM8L2tleXdvcmQ+PC9rZXl3b3Jkcz48ZGF0ZXM+PHllYXI+MjAwNTwveWVh
cj48cHViLWRhdGVzPjxkYXRlPkphbjwvZGF0ZT48L3B1Yi1kYXRlcz48L2RhdGVzPjxpc2JuPjE0
NjUtNDY0NDwvaXNibj48YWNjZXNzaW9uLW51bT5JU0k6MDAwMjI2MzQ2MzAwMDA0PC9hY2Nlc3Np
b24tbnVtPjxsYWJlbD5BbmFseXNpcyBPcHRpb25zIC0gSW5kZXBlbmRlbnQgRGF0YSYjeEQ7UmVs
YXRpdmUgUmlzazwvbGFiZWw+PHVybHM+PHJlbGF0ZWQtdXJscz48dXJsPiZsdDtHbyB0byBJU0km
Z3Q7Oi8vMDAwMjI2MzQ2MzAwMDA0PC91cmw+PC9yZWxhdGVkLXVybHM+PHBkZi11cmxzPjx1cmw+
ZmlsZTovLy9EOi9Eb2N1bWVudHMvUGhEL1JlYWRpbmdzL05vdGVkL0FuYWx5c2lzJTIwT3B0aW9u
cyUyMC0lMjBJbmRlcGVuZGVudCUyMERhdGEvY2FydGVyJTIwMjAwNWEucGRmPC91cmw+PHVybD5m
aWxlOi8vL0Q6L0RvY3VtZW50cy9QaEQvUmVhZGluZ3MvTm90ZWQvQW5hbHlzaXMlMjBPcHRpb25z
JTIwLSUyMEluZGVwZW5kZW50JTIwRGF0YS9jYXJ0ZXIlMjAyMDA1Yi5wZGY8L3VybD48L3BkZi11
cmxzPjwvdXJscz48cmVzZWFyY2gtbm90ZXM+QmFja2dyb3VuZDogUmVsYXRpdmUgcmlza3MgYXJl
IHByZWZlcmFibGUgdG8gb2RkcyByYXRpb3MgaW4gY2xpbmljYWwgdHJpYWxzLiBMb2ctbGluZWFy
IHJlZ3Jlc3Npb24gbW9kZWxzIChpLmUuIGxvZyBiaW5vbWlhbCBtb2RlbHMpIGFuZCBub3QgY29t
bW9ubHkgdXNlZCBob3dldmVyLCBzaW5jZSBjb252ZXJnZW5jZSBwcm9ibGVtcyBjYW4gb2NjdXIg
d2hlbiByaXNrcyBhcmUgbmVhciBvbmUuIFdhY2hvbGRlciZhcG9zO3MgY29uc3RyYWluZWQgbWF4
aW11bSBsaWtlbGlob29kIGFwcHJvYWNoIGRvZXMgbm90IGFsd2F5cyBzb2x2ZSB0aGUgcHJvYmxl
bS4gVGhlIGRlZmluaXRpb24gb2Ygc3VjY2VzcyBjYW4mYXBvczt0IGJlIHJldmVyc2VkIHdoZW4g
ZXN0aW1hdGluZyBhIHJlbGF0aXZlIHJpc2sgdG8gaW1wcm92ZSBjb252ZXJnZW5jZSwgc2luY2Ug
dGhlIHJlbGF0aXZlIHJpc2sgb2Ygc3VjY2VzcyBpcyBub3QgdGhlIGludmVyc2Ugb2YgdGhlIHJl
bGF0aXZlIHJpc2sgb2YgZmFpbHVyZS4mI3hEOyYjeEQ7QWltOiBUbyBwcm9wb3NlIGEgcXVhc2kt
bGlrZWxpaG9vZCBtZXRob2QgZm9yIGVzdGltYXRpbmcgcmVsYXRpdmUgcmlzaywgZXZlbiB3aGVu
IHRoZSBvdXRjb21lIGlzIGNvbW1vbi4mI3hEOyYjeEQ7Q29udGVudDogTWF4aW11bSBsaWtlbGlo
b29kIGVzdGltYXRlcyBjYW4gYmUgb2J0YWluZWQgZm9yIHRoZSBwYXJhbWV0ZXJzIG9mIHRoZSBs
b2ctbGluZWFyIHJlZ3Jlc3Npb24gbW9kZWwgYnkgc29sdmluZyB0aGUgc2NvcmUgZXF1YXRpb25z
LiBUaGUgZGVub21pbmF0b3IgaXMgMS1QaSAod2hlcmUgUGk9dGhlIHByb2JhYmlsaXR5IG9mIHN1
Y2Nlc3MgZm9yIHN1YmplY3QgaSkgd2hpY2ggZXhwbGFpbnMgd2h5IGNvbnZlcmdlbmNlIHByb2Js
ZW1zIG9jY3VyIHdoZW4gUGkgYXBwcm9hY2hlcyAxLiBXYWNob2xkZXIgcGxhY2VkIGEgY29uc3Ry
YWludCBvbiB0aGUgZGVub21pbmF0b3IgdG8gc3RvcCBpdCBmcm9tIGFwcHJvYWNoaW5nIHplcm8u
IFRoZSBhdXRob3JzIHNob3cgaW4gYSBjb21wYW5pb24gc2ltdWxhdGlvbiBzdHVkeSB0aGF0IHRo
aXMgbWV0aG9kIHBlcmZvcm1zIHBvb3JseSB3aGVuIFBpIGFwcHJvYWNoZXMgMS4gQnkgcmVtb3Zp
bmcgdGhlIGRlbm9taW5hdG9yIG9mIHRoZSBzY29yZSBlcXVhdGlvbnMsIGNvbnZlcmdlbmNlIHdp
bGwgbm8gbG9uZ2VyIGJlIGFuIGlzc3VlLiBUaGUgcGFyYW1ldGVyIGVzdGltYXRlcyBmcm9tIHRo
ZSBxdWFzaS1saWtlbGlob29kIG1ldGhvZCBhcHByb2FjaCB0aGUgY29udmVyZ2UgdG8gdGhlIHRy
dWUgcGFyYW1ldGVyIGVzdGltYXRlcyBhbmQgdGhlIGFwcHJvcHJpYXRlIHN0YW5kYXJkIGVycm9y
IGNhbiBiZSBjYWxjdWxhdGVkIHVzaW5nIHJvYnVzdCB2YXJpYW5jZSBlc3RpbWF0aW9uLiBUaGUg
bW9kaWZpZWQgc2NvcmUgZXF1YXRpb25zIGFyZSB0aGUgc2FtZSBhcyB0aGUgbWF4aW11bSBsaWtl
bGlob29kIGVzdGltYXRpbmcgZXF1YXRpb25zIGZvciAgdGhlIGxvZyBQb2lzc29uIG1vZGVsLiBU
aGUgbWV0aG9kIGNhbiBiZSBpbXBsZW1lbnRlZCBpbiBTQVMgcHJvYyBnZW5tb2QsIHVzaW5nIHRo
ZSByZXBlYXRlZCBzdGF0ZW1lbnQgdG8gb2J0YWluIHRoZSByb2J1c3QgdmFyaWFuY2UgZXN0aW1h
dGUuIEFuIGV4YW1wbGUgc2hvd2VkIHRoYXQgZGlmZmVyZW50IG1ldGhvZHMgKGxvZyBiaW5vbWlh
bCwgV2FjaG9sZGVyJmFwb3M7cyBjb25zdHJhaW5lZCBsb2cgYmlub21pYWwgYW5kIGxvZyBQb2lz
c29uIEdFRSkgY2FuIHByb2R1Y2UgcXVpdGUgZGlmZmVyZW50IHBhcmFtZXRlciBlc3RpbWF0ZXMg
d2hlbiBjb252ZXJnZW5jZSBpcyBxdWVzdGlvbmFibGUuIEEgY29tcGFuaW9uIHNpbXVsYXRpb24g
c3R1ZHkgaW5kaWNhdGVkIHRoYXQgdGhlIHF1YXNpLWxpa2VsaWhvb2QgYXBwcm9hY2ggcGVyZm9y
bWVkIHdlbGwgdW5kZXIgYSByYW5nZSBvZiBzY2VuYXJpb3MsIHdoZXJlIGl0IGFsd2F5cyBjb252
ZXJnZWQgYW5kIHRoZSBiaWFzIHdhcyBuZWdsaWdpYmxlLiAmI3hEOyYjeEQ7Q29tcGFuaW9uIFNp
bXVsYXRpb24gU3R1ZHk6IERhdGEgd2VyZSBzaW11bGF0ZWQgZm9yIDEwMCwgMzAwLCA1MDAgYW5k
IDcwMCBzdWJqZWN0cyBhbmQgYW5hbHlzZWQgdXNpbmcgdGhlIHVuY29uc3RyYWluZWQgbG9nIGJp
bm9taWFsLCBXYWNob2xkZXImYXBvcztzIGNvbnN0cmFpbmVkIGxvZyBiaW5vbWlhbCB3aXRoIHJv
YnVzdCB2YXJpYW5jZSBlc3RpbWF0aW9uIGFuZCB0aGUgbG9nIFBvaXNzb24gR0VFIGluIFNBUy4g
VGhlIG1vZGVsIGNvbnRhaW5lZCBhIHNpbmdsZSBjb250aW51b3VzIG5vcm1hbGx5IGRpc3RyaWJ1
dGVkIHByZWRpY3Rvci4gQ29udmVyZ2VuY2UgcmF0ZXMgaW1wcm92ZWQgYXMgdGhlIHNhbXBsZSBz
aXplIGluY3JlYXNlZCBhbmQgZ290IHdvcnNlIGFzIFBpIGFwcHJvYWNoZWQgMS4gQ29udmVyZ2Vu
Y2Ugd2FzIGFsd2F5cyBncmVhdGVyIGZvciB0aGUgY29uc3RyYWluZWQgbG9nIGJpbm9taWFsIGNv
bXBhcmVkIHRvIHRoZSB1bmNvbnN0cmFpbmVkIGxvZyBiaW5vbWlhbC4gUmVzdWx0cyBhcmUgYmFz
ZWQgb24gdGhlIG1vZGVscyB0aGF0IGNvbnZlcmdlZC4gQmlhcyB3YXMgZ2VuZXJhbGx5IHNtYWxs
ZXN0IGZvciB0aGUgbG9nIFBvaXNzb24gR0VFLiBDb3ZlcmFnZSBwcm9iYWJpbGl0aWVzIHdlcmUg
Y2xvc2UgdG8gdGhlIG5vbWluYWwgbGV2ZWwgZm9yIHRoZSB1bmNvbnN0cmFpbmVkIGFuZCBjb250
cmFpbmVkIGxvZyBiaW5vbWlhbCBtb2RlbHMgd2hlbiB0aGV5IGNvbnZlcmdlZCBhbmQgZ2VuZXJh
bGx5IGFsc28gZm9yIHRoZSBsb2cgUG9pc3NvbiBHRUUsIGFsdGhvdWdoIHRoZXkgd2VyZSBzbGln
aHRseSBiZWxvdyB0aGUgbm9taW5hbCBsZXZlbCB3aGVuIHRoZSBzYW1wbGUgc2l6ZSB3YXMgc21h
bGxlc3QuIFRoZSB1bmNvbnN0cmFpbmVkIG1vZGVsIHdhcyBnZW5lcmFsbHkgdGhlIG1vc3QgZWZm
aWNpZW50IHdoZW4gaXQgY29udmVyZ2VkLCBmb2xsb3dlZCBieSB0aGUgdW5jb25zdHJhaW5lZCBt
ZXRob2QsIHRoZW4gdGhlIHF1YXNpLWxpa2VsaWhvb2QgbWV0aG9kLiBIb3dldmVyLCB0aGUgbGF0
dGVyIHdhcyBtb3JlIGVmZmljaWVudCB0aGFuIHRoZSBjb25zdHJhaW5lZCBtZXRob2QgYW5kIHNv
bWV0aW1lcyBldmVuIHRoZSB1bmNvbnN0cmFpbmVkIG1ldGhvZCB3aGVuIHRoZSBwcm9iYWJpbGl0
eSBvZiBzdWNjZXNzIGFwcHJvYWNoZWQgMCBvciAxLiAmI3hEOyYjeEQ7Q29uY2x1c2lvbjogVGhl
IHF1YXNpLWxpa2VsaWhvb2QgbWV0aG9kIGlzIGFwcHJvcHJpYXRlIGZvciBlc3RpbWF0aW5nIHJl
bGF0aXZlIHJpc2tzLiBUaGUgYXV0aG9ycyBzdWdnZXN0ZWQgZml0dGluZyB0aGUgbG9nIGJpbm9t
aWFsIG1vZGVsIHRvIHNlZSBpZiBpdCBjb252ZXJnZWQgYW5kIGFsc28gdXNpbmcgdGhlIHByb3Bv
c2VkIG1ldGhvZCB0byBjb21wYXJlIHJlc3VsdHMuIFRoZSByZXN1bHRzIGZyb20gdGhlIHF1YXNp
LWxpa2VsaWhvb2QgbWV0aG9kIHNob3VsZCBiZSB1c2VkIGlmIHRoZSBsb2cgYmlub21pYWwgd29u
JmFwb3M7dCBjb252ZXJnZSBvciB0aGUgY29udmVyZ2VuY2UgaXMgcXVlc3Rpb25hYmxlLiYjeEQ7
JiN4RDtNeSBUaG91Z2h0czogJiN4RDsmI3hEO015IElkZWFzIGZvciBGdXJ0aGVyIFJlc2VhcmNo
OiBTaW11bGF0aW9uIHN0dWR5IHdpdGggYmluYXJ5IHByZWRpY3RvciAodHJlYXRtZW50KSBhbmQg
YWRqdXN0bWVudCBmb3IgY292YXJpYXRlcy4mI3hEOzwvcmVzZWFyY2gtbm90ZXM+PGxhbmd1YWdl
PkVuZ2xpc2g8L2xhbmd1YWdlPjwvcmVjb3JkPjwvQ2l0ZT48Q2l0ZT48QXV0aG9yPkxvY2FsaW88
L0F1dGhvcj48WWVhcj4yMDA3PC9ZZWFyPjxSZWNOdW0+NDE8L1JlY051bT48cmVjb3JkPjxyZWMt
bnVtYmVyPjQxPC9yZWMtbnVtYmVyPjxmb3JlaWduLWtleXM+PGtleSBhcHA9IkVOIiBkYi1pZD0i
ZWVkd3ZkYTVjMjI1MjlldGF3dHh3MHgzd2ZmMHhwMDl0MDBzIj40MTwva2V5PjwvZm9yZWlnbi1r
ZXlzPjxyZWYtdHlwZSBuYW1lPSJKb3VybmFsIEFydGljbGUiPjE3PC9yZWYtdHlwZT48Y29udHJp
YnV0b3JzPjxhdXRob3JzPjxhdXRob3I+TG9jYWxpbywgQS4gUi48L2F1dGhvcj48YXV0aG9yPk1h
cmdvbGlzLCBELiBKLjwvYXV0aG9yPjxhdXRob3I+QmVybGluLCBKLiBBLjwvYXV0aG9yPjwvYXV0
aG9ycz48L2NvbnRyaWJ1dG9ycz48YXV0aC1hZGRyZXNzPkxvY2FsaW8sIEFSJiN4RDtVbml2IFBl
bm4sIFNjaCBNZWQsIEN0ciBFZHVjLEN0ciBDbGluIEVwaWRlbWlvbCAmYW1wOyBCaW9zdGF0LCBE
ZXB0IEJpb3N0YXQgJmFtcDsgRXBpZGVtaW9sLERpdiBCaW9zdGF0LCA2MDYgQmxvY2tsZXkgSGFs
bCw0MjMgR3VhcmRpYW4gRHIsIFBoaWxhZGVscGhpYSwgUEEgMTkxMDQgVVNBJiN4RDtVbml2IFBl
bm4sIFNjaCBNZWQsIEN0ciBFZHVjLEN0ciBDbGluIEVwaWRlbWlvbCAmYW1wOyBCaW9zdGF0LCBE
ZXB0IEJpb3N0YXQgJmFtcDsgRXBpZGVtaW9sLERpdiBCaW9zdGF0LCBQaGlsYWRlbHBoaWEsIFBB
IDE5MTA0IFVTQSYjeEQ7VW5pdiBQZW5uLCBTY2ggTWVkLCBDdHIgUmVzIFRoZXJhcGV1dCxDdHIg
Q2xpbiBFcGlkZW1pb2wgJmFtcDsgQmlvc3RhdCwgRGVwdCBCaW9zdGF0ICZhbXA7IEVwaWRlbWlv
bCxEaXYgQmlvc3RhdCwgUGhpbGFkZWxwaGlhLCBQQSAxOTEwNCBVU0EmI3hEO1VuaXYgUGVubiwg
U2NoIE1lZCwgQ3RyIEVkdWMsQ3RyIENsaW4gRXBpZGVtaW9sICZhbXA7IEJpb3N0YXQsIERlcHQg
Qmlvc3RhdCAmYW1wOyBFcGlkZW1pb2wsRGl2IEVwaWRlbWlvbCwgUGhpbGFkZWxwaGlhLCBQQSAx
OTEwNCBVU0EmI3hEO1VuaXYgUGVubiwgU2NoIE1lZCwgQ3RyIFJlcyBUaGVyYXBldXQsQ3RyIENs
aW4gRXBpZGVtaW9sICZhbXA7IEJpb3N0YXQsIERlcHQgQmlvc3RhdCAmYW1wOyBFcGlkZW1pb2ws
RGl2IEVwaWRlbWlvbCwgUGhpbGFkZWxwaGlhLCBQQSAxOTEwNCBVU0EmI3hEO1VuaXYgUGVubiwg
U2NoIE1lZCwgRGVwdCBEZXJtYXRvbCwgUGhpbGFkZWxwaGlhLCBQQSAxOTEwNCBVU0EmI3hEO0xM
QywgSiZhbXA7SiBQaGFybWFjZXV0IFJlcyAmYW1wOyBEZXYsIFN0YXQgU2NpIEJpb21ldHIgJmFt
cDsgQ2xpbiBJbmZvcm1hdCBCQ0ksIFRpdHVzdmlsbGUsIE5KIDA4NTYwIFVTQTwvYXV0aC1hZGRy
ZXNzPjx0aXRsZXM+PHRpdGxlPlJlbGF0aXZlIHJpc2tzIGFuZCBjb25maWRlbmNlIGludGVydmFs
cyB3ZXJlIGVhc2lseSBjb21wdXRlZCBpbmRpcmVjdGx5IGZyb20gbXVsdGl2YXJpYWJsZSBsb2dp
c3RpYyByZWdyZXNzaW9uPC90aXRsZT48c2Vjb25kYXJ5LXRpdGxlPkpvdXJuYWwgb2YgQ2xpbmlj
YWwgRXBpZGVtaW9sb2d5PC9zZWNvbmRhcnktdGl0bGU+PGFsdC10aXRsZT5KIENsaW4gRXBpZGVt
aW9sPC9hbHQtdGl0bGU+PHNob3J0LXRpdGxlPkogQ2xpbiBFcGlkZW1pb2w8L3Nob3J0LXRpdGxl
PjwvdGl0bGVzPjxwZXJpb2RpY2FsPjxmdWxsLXRpdGxlPkpvdXJuYWwgb2YgQ2xpbmljYWwgRXBp
ZGVtaW9sb2d5PC9mdWxsLXRpdGxlPjwvcGVyaW9kaWNhbD48cGFnZXM+ODc0LTg4MjwvcGFnZXM+
PHZvbHVtZT42MDwvdm9sdW1lPjxudW1iZXI+OTwvbnVtYmVyPjxrZXl3b3Jkcz48a2V5d29yZD5s
b2dpc3RpYyByZWdyZXNzaW9uPC9rZXl3b3JkPjxrZXl3b3JkPnJlbGF0aXZlIHJpc2s8L2tleXdv
cmQ+PGtleXdvcmQ+Ym9vdHN0cmFwPC9rZXl3b3JkPjxrZXl3b3JkPnNpbXVsYXRpb25zPC9rZXl3
b3JkPjxrZXl3b3JkPnN0YW5kYXJkaXphdGlvbjwva2V5d29yZD48a2V5d29yZD5vZGRzIHJhdGlv
PC9rZXl3b3JkPjxrZXl3b3JkPmNsaW5pY2FsbHkgdXNlZnVsIG1lYXN1cmVzPC9rZXl3b3JkPjxr
ZXl3b3JkPmNvbW1vbiBvdXRjb21lczwva2V5d29yZD48a2V5d29yZD5vZGRzIHJhdGlvPC9rZXl3
b3JkPjxrZXl3b3JkPmNvaG9ydDwva2V5d29yZD48a2V5d29yZD50cmlhbHM8L2tleXdvcmQ+PGtl
eXdvcmQ+bW9kZWxzPC9rZXl3b3JkPjxrZXl3b3JkPm51bWJlcjwva2V5d29yZD48L2tleXdvcmRz
PjxkYXRlcz48eWVhcj4yMDA3PC95ZWFyPjxwdWItZGF0ZXM+PGRhdGU+U2VwPC9kYXRlPjwvcHVi
LWRhdGVzPjwvZGF0ZXM+PGlzYm4+MDg5NS00MzU2PC9pc2JuPjxhY2Nlc3Npb24tbnVtPklTSTow
MDAyNDg5MzE3MDAwMDM8L2FjY2Vzc2lvbi1udW0+PGxhYmVsPkFuYWx5c2lzIE9wdGlvbnMgLSBJ
bmRlcGVuZGVudCBEYXRhJiN4RDtSZWxhdGl2ZSBSaXNrPC9sYWJlbD48dXJscz48cmVsYXRlZC11
cmxzPjx1cmw+Jmx0O0dvIHRvIElTSSZndDs6Ly8wMDAyNDg5MzE3MDAwMDM8L3VybD48L3JlbGF0
ZWQtdXJscz48cGRmLXVybHM+PHVybD5maWxlOi8vL0Q6L0RvY3VtZW50cy9QaEQvUmVhZGluZ3Mv
Tm90ZWQvQW5hbHlzaXMlMjBPcHRpb25zJTIwLSUyMEluZGVwZW5kZW50JTIwRGF0YS9sb2NhbGlv
JTIwMjAwNy5wZGY8L3VybD48L3BkZi11cmxzPjwvdXJscz48cmVzZWFyY2gtbm90ZXM+QmFja2dy
b3VuZDogUmVsYXRpdmUgcmlzayBtYXkgYmUgZXN0aW1hdGVkIHVzaW5nIFpoYW5nIGFuZCBZdSZh
cG9zO3MgbWV0aG9kLCBsb2cgYmlub21pYWwgcmVncmVzc2lvbiBvciBhIGxvZyBQb2lzc29uIEdF
RS4gWmhhbmcgYW5kIFl1JmFwb3M7cyBtZXRob2QgbGVhZHMgdG8gY29uZmlkZW5jZSBpbnRlcnZh
bHMgdGhhdCBhcmUgdG9vIG5hcnJvdywgdGhlIGxvZyBiaW5vbWlhbCBtb2RlbCBtYXkgZmFpbCB0
byBjb252ZXJnZSBhbmQgdGhlIGxvZyBQb2lzc29uIEdFRSBtYXkgbGVhZCB0byBwcmVkaWN0ZWQg
cHJvYmFiaWxpdGllcyBvdXRzaWRlIHRoZSBbMCwxXSBpbnRlcnZhbC4mI3hEOyYjeEQ7QWltOiBU
byBjb21wYXJlIG1ldGhvZHMgZm9yIGVzdGltYXRpbmcgcmVsYXRpdmUgcmlzayBhbmQgY29ycmVz
cG9uZGluZyBjb25maWRlbmNlIGludGVydmFscy4mI3hEOyYjeEQ7TWV0aG9kczogRGF0YSB3ZXJl
IHNpbXVsYXRlZCBmb3IgMTAwLCA1MDAgYW5kIDEwMDAgc3ViamVjdHMgYW5kIHdpdGggYSBzaW5n
bGUgYmluYXJ5IHByZWRpY3Rvci4gQW4gZXhhbXBsZSBkYXRhc2V0IHdhcyBhbHNvIGNvbnNpZGVy
ZWQgd2l0aCBhIGJpbmFyeSBwcmVkaWN0b3Igb2YgaW50ZXJlc3QgYW5kIDMgYWRkaXRpb25hbCBw
cmVkaWN0b3JzICgyIGJpbmFyeSwgMSBjb250aW51b3VzKS4gRGF0YSB3ZXJlIGFuYWx5c2VkIHVz
aW5nIGxvZ2lzdGljIHJlZ3Jlc3Npb24gd2l0aCBjZW50cmVkIG9yIHJlY29kZWQgdmFyaWFibGVz
IHRvIHByb2R1Y2UgYSBjb25kaXRpb25hbCBzdGFuZGFyZGlzZWQgZXN0aW1hdGUgb2YgcmVsYXRp
dmUgcmlzay4gQ29uZmlkZW5jZSBpbnRlcnZhbHMgd2VyZSBjYWxjdWxhdGVkIHVzaW5nIFpoYW5n
IGFuZCBZdSZhcG9zO3Mgc3Vic3RpdHV0aW9uIG1ldGhvZCwgYm9vdHN0cmFwcGluZyBhbmQgdGhl
IGRlbHRhIG1ldGhvZC4gTWFyZ2luYWwgc3RhbmRhcmRpc2F0aW9uIHdhcyBhbHNvIGNvbnNpZGVy
ZWQsIHdpdGggY29uZmlkZW5jZSBpbnRlcnZhbHMgb2J0YWluZWQgYnkgYm9vdHN0cmFwcGluZyBz
aW5jZSB0aGUgZGVsdGEgbWV0aG9kIHdpbGwgdW5kZXJlc3RpbWF0ZSB0aGUgdmFyaWFuY2UgaW4g
dGhpcyBjYXNlLiBUaGUgbG9nIGJpbm9taWFsIG1vZGVsIGFuZCBsb2cgUG9pc3NvbiBHRUUgd2Vy
ZSBmaXQgdG8gdGhlIGRhdGEgYW5kIGNvbXBhcmVkIHRvIGxvZ2lzdGljIHJlZ3Jlc3Npb24gdmlh
IHRoZSBBSUMgdG8gc2VlIHdoaWNoIHByb3ZpZGVkIGEgYmV0dGVyIGZpdC4mI3hEOyYjeEQ7UmVz
dWx0czogQ29uZmlkZW5jZSBpbnRlcnZhbHMgY2FsY3VsYXRlZCBieSBaaGFuZyBhbmQgWXUmYXBv
cztzIG1ldGhvZCBoYWQgcG9vciBjb3ZlcmFnZSBwcm9iYWJpbGl0aWVzIHdoaWNoIHdvcnNlbmVk
IHdpdGggaW5jcmVhc2luZyBiYXNlbGluZSByaXNrLCBpbmNyZWFzaW5nIHJlbGF0aXZlIHJpc2sg
YW5kIGdvaW5nIGZyb20gZXF1YWwgc2FtcGxlIHNpemUgaW4gZXhwb3NlZCBhbmQgdW5leHBvc2Vk
IGdyb3VwcyB0byB1bmVxdWFsIHNhbXBsZSBzaXplcy4gQm9vdHN0cmFwcGluZyBhbmQgdGhlIGRl
bHRhIG1ldGhvZCBnZW5lcmFsbHkgcGVyZm9ybWVkIHdlbGwsIHdpdGggdGhlIGJvb3RzdHJhcCBt
ZXRob2QgcHJlZmVycmVkIGR1ZSB0byB0aGUgcmVsYXRpdmVseSBwb29yIHBlcmZvcm1hbmNlIG9m
IHRoZSBkZWx0YSBtZXRob2QgZm9yIHNtYWxsIHNhbXBsZSBzaXplLiBUaGUgbG9naXN0aWMgcmVn
cmVzc2lvbiBtb2RlbCBnZW5lcmFsbHkgcHJvdmlkZWQgdGhlIGJlc3QgZml0IHRvIHRoZSBkYXRh
LCBmb2xsb3dlZCBieSB0aGUgbG9nIGJpbm9taWFsIG1vZGVsIHdoaWNoIGRpZG4mYXBvczt0IGFs
d2F5cyBjb252ZXJnZS4gVGhlIGxvZyBiaW5vbWlhbCBmYWlsZWQgdG8gY29udmVyZ2UgZm9yIHRo
ZSBleGFtcGxlIGRhdGFzZXQsIHdoaWxlIHRoZSBsb2cgUG9pc3NvbiBHRUUgeWllbGRlZCBwcmVk
aWN0ZWQgcHJvYmFiaWxpZXMgYW5kIHVwcGVyIGNvbmZpZGVuY2UgbGltaXRzICZndDsgMS4gUmVs
YXRpdmUgcmlzayBlc3RpbWF0ZXMgZnJvbSBsb2dpc3RpYyByZWdyZXNzaW9uIGRpZmZlcmVkIGRl
cGVuZGluZyBvbiB3aGljaCB0eXBlIG9mIHN0YW5kYXJkaXNhdGlvbiB3YXMgdXNlZC4mI3hEOyYj
eEQ7Q29uY2x1c2lvbjogUmVsYXRpdmUgcmlza3Mgc2hvdWxkIGJlIGVzdGltYXRlZCBmcm9tIHRo
ZSBtb2RlbCB0aGF0IGZpdHMgdGhlIGRhdGEgYmVzdC4gTG9naXN0aWMgcmVncmVzc2lvbiBjYW4g
YmUgdXNlZCB0byBkZXJpdmUgZXN0aW1hdGVzIG9mIHJlbGF0aXZlIHJpc2suIENvbmZpZGVuY2Ug
aW50ZXJ2YWxzIHNob3VsZCBub3QgYmUgY2FsY3VsYXRlZCBiYXNlZCBvbiBaaGFuZyBhbmQgWXUm
YXBvcztzIG1ldGhvZC4gSW5zdGVhZCwgYm9vdHN0cmFwcGluZyBtYXkgYmUgdXNlZCBmb3IgbWFy
Z2luYWwgYW5kIGNvbmRpdGlvbmFsIHN0YW5kYXJkaXNlZCBlc3RpbWF0ZXMgYW5kIHRoZSBkZWx0
YSBtZXRob2QgaXMgYW4gYWx0ZXJuYXRpdmUgZm9yIGNvbmRpdGlvbmFsIHN0YW5kYXJkaXNlZCBl
c3RpbWF0ZXMuJiN4RDsmI3hEO015IFRob3VnaHRzOiYjeEQ7JiN4RDtNeSBJZGVhcyBmb3IgRnVy
dGhlciBSZXNlYXJjaDomI3hEOzwvcmVzZWFyY2gtbm90ZXM+PGxhbmd1YWdlPkVuZ2xpc2g8L2xh
bmd1YWdlPjwvcmVjb3JkPjwvQ2l0ZT48L0VuZE5vdGU+
</w:fldData>
        </w:fldChar>
      </w:r>
      <w:r>
        <w:instrText xml:space="preserve"> ADDIN EN.CITE </w:instrText>
      </w:r>
      <w:r>
        <w:fldChar w:fldCharType="begin">
          <w:fldData xml:space="preserve">PEVuZE5vdGU+PENpdGU+PEF1dGhvcj5DYXJ0ZXI8L0F1dGhvcj48WWVhcj4yMDA1PC9ZZWFyPjxS
ZWNOdW0+MzY8L1JlY051bT48cmVjb3JkPjxyZWMtbnVtYmVyPjM2PC9yZWMtbnVtYmVyPjxmb3Jl
aWduLWtleXM+PGtleSBhcHA9IkVOIiBkYi1pZD0iZWVkd3ZkYTVjMjI1MjlldGF3dHh3MHgzd2Zm
MHhwMDl0MDBzIj4zNjwva2V5PjwvZm9yZWlnbi1rZXlzPjxyZWYtdHlwZSBuYW1lPSJKb3VybmFs
IEFydGljbGUiPjE3PC9yZWYtdHlwZT48Y29udHJpYnV0b3JzPjxhdXRob3JzPjxhdXRob3I+Q2Fy
dGVyLCBSLiBFLjwvYXV0aG9yPjxhdXRob3I+TGlwc2l0eiwgUy4gUi48L2F1dGhvcj48YXV0aG9y
PlRpbGxleSwgQi4gQy48L2F1dGhvcj48L2F1dGhvcnM+PC9jb250cmlidXRvcnM+PGF1dGgtYWRk
cmVzcz5DYXJ0ZXIsIFJFJiN4RDtNZWQgVW5pdiBTIENhcm9saW5hLCBEZXB0IEJpb21ldHJ5ICZh
bXA7IEVwaWRlbWlvbCwgQ2hhcmxlc3RvbiwgU0MgMjk0MjUgVVNBJiN4RDtNZWQgVW5pdiBTIENh
cm9saW5hLCBEZXB0IEJpb21ldHJ5ICZhbXA7IEVwaWRlbWlvbCwgQ2hhcmxlc3RvbiwgU0MgMjk0
MjUgVVNBPC9hdXRoLWFkZHJlc3M+PHRpdGxlcz48dGl0bGU+UXVhc2ktbGlrZWxpaG9vZCBlc3Rp
bWF0aW9uIGZvciByZWxhdGl2ZSByaXNrIHJlZ3Jlc3Npb24gbW9kZWxzPC90aXRsZT48c2Vjb25k
YXJ5LXRpdGxlPkJpb3N0YXRpc3RpY3M8L3NlY29uZGFyeS10aXRsZT48YWx0LXRpdGxlPkJpb3N0
YXRpc3RpY3M8L2FsdC10aXRsZT48c2hvcnQtdGl0bGU+Qmlvc3RhdGlzdGljczwvc2hvcnQtdGl0
bGU+PC90aXRsZXM+PHBlcmlvZGljYWw+PGZ1bGwtdGl0bGU+Qmlvc3RhdGlzdGljczwvZnVsbC10
aXRsZT48L3BlcmlvZGljYWw+PGFsdC1wZXJpb2RpY2FsPjxmdWxsLXRpdGxlPkJpb3N0YXRpc3Rp
Y3M8L2Z1bGwtdGl0bGU+PC9hbHQtcGVyaW9kaWNhbD48cGFnZXM+MzktNDQ8L3BhZ2VzPjx2b2x1
bWU+Njwvdm9sdW1lPjxudW1iZXI+MTwvbnVtYmVyPjxrZXl3b3Jkcz48a2V5d29yZD5iZXJub3Vs
bGkgbGlrZWxpaG9vZDwva2V5d29yZD48a2V5d29yZD5jb25zdHJhaW5lZCBtbGU8L2tleXdvcmQ+
PGtleXdvcmQ+Y29udmVyZ2VuY2UgcHJvYmxlbXM8L2tleXdvcmQ+PGtleXdvcmQ+bWV0aG9kLW9m
LW1vbWVudHNtczwva2V5d29yZD48a2V5d29yZD5wb2lzc29uIHJlZ3Jlc2lzb248L2tleXdvcmQ+
PGtleXdvcmQ+b2RkcyByYXRpbzwva2V5d29yZD48a2V5d29yZD5vdXRjb21lczwva2V5d29yZD48
a2V5d29yZD50cmlhbHM8L2tleXdvcmQ+PC9rZXl3b3Jkcz48ZGF0ZXM+PHllYXI+MjAwNTwveWVh
cj48cHViLWRhdGVzPjxkYXRlPkphbjwvZGF0ZT48L3B1Yi1kYXRlcz48L2RhdGVzPjxpc2JuPjE0
NjUtNDY0NDwvaXNibj48YWNjZXNzaW9uLW51bT5JU0k6MDAwMjI2MzQ2MzAwMDA0PC9hY2Nlc3Np
b24tbnVtPjxsYWJlbD5BbmFseXNpcyBPcHRpb25zIC0gSW5kZXBlbmRlbnQgRGF0YSYjeEQ7UmVs
YXRpdmUgUmlzazwvbGFiZWw+PHVybHM+PHJlbGF0ZWQtdXJscz48dXJsPiZsdDtHbyB0byBJU0km
Z3Q7Oi8vMDAwMjI2MzQ2MzAwMDA0PC91cmw+PC9yZWxhdGVkLXVybHM+PHBkZi11cmxzPjx1cmw+
ZmlsZTovLy9EOi9Eb2N1bWVudHMvUGhEL1JlYWRpbmdzL05vdGVkL0FuYWx5c2lzJTIwT3B0aW9u
cyUyMC0lMjBJbmRlcGVuZGVudCUyMERhdGEvY2FydGVyJTIwMjAwNWEucGRmPC91cmw+PHVybD5m
aWxlOi8vL0Q6L0RvY3VtZW50cy9QaEQvUmVhZGluZ3MvTm90ZWQvQW5hbHlzaXMlMjBPcHRpb25z
JTIwLSUyMEluZGVwZW5kZW50JTIwRGF0YS9jYXJ0ZXIlMjAyMDA1Yi5wZGY8L3VybD48L3BkZi11
cmxzPjwvdXJscz48cmVzZWFyY2gtbm90ZXM+QmFja2dyb3VuZDogUmVsYXRpdmUgcmlza3MgYXJl
IHByZWZlcmFibGUgdG8gb2RkcyByYXRpb3MgaW4gY2xpbmljYWwgdHJpYWxzLiBMb2ctbGluZWFy
IHJlZ3Jlc3Npb24gbW9kZWxzIChpLmUuIGxvZyBiaW5vbWlhbCBtb2RlbHMpIGFuZCBub3QgY29t
bW9ubHkgdXNlZCBob3dldmVyLCBzaW5jZSBjb252ZXJnZW5jZSBwcm9ibGVtcyBjYW4gb2NjdXIg
d2hlbiByaXNrcyBhcmUgbmVhciBvbmUuIFdhY2hvbGRlciZhcG9zO3MgY29uc3RyYWluZWQgbWF4
aW11bSBsaWtlbGlob29kIGFwcHJvYWNoIGRvZXMgbm90IGFsd2F5cyBzb2x2ZSB0aGUgcHJvYmxl
bS4gVGhlIGRlZmluaXRpb24gb2Ygc3VjY2VzcyBjYW4mYXBvczt0IGJlIHJldmVyc2VkIHdoZW4g
ZXN0aW1hdGluZyBhIHJlbGF0aXZlIHJpc2sgdG8gaW1wcm92ZSBjb252ZXJnZW5jZSwgc2luY2Ug
dGhlIHJlbGF0aXZlIHJpc2sgb2Ygc3VjY2VzcyBpcyBub3QgdGhlIGludmVyc2Ugb2YgdGhlIHJl
bGF0aXZlIHJpc2sgb2YgZmFpbHVyZS4mI3hEOyYjeEQ7QWltOiBUbyBwcm9wb3NlIGEgcXVhc2kt
bGlrZWxpaG9vZCBtZXRob2QgZm9yIGVzdGltYXRpbmcgcmVsYXRpdmUgcmlzaywgZXZlbiB3aGVu
IHRoZSBvdXRjb21lIGlzIGNvbW1vbi4mI3hEOyYjeEQ7Q29udGVudDogTWF4aW11bSBsaWtlbGlo
b29kIGVzdGltYXRlcyBjYW4gYmUgb2J0YWluZWQgZm9yIHRoZSBwYXJhbWV0ZXJzIG9mIHRoZSBs
b2ctbGluZWFyIHJlZ3Jlc3Npb24gbW9kZWwgYnkgc29sdmluZyB0aGUgc2NvcmUgZXF1YXRpb25z
LiBUaGUgZGVub21pbmF0b3IgaXMgMS1QaSAod2hlcmUgUGk9dGhlIHByb2JhYmlsaXR5IG9mIHN1
Y2Nlc3MgZm9yIHN1YmplY3QgaSkgd2hpY2ggZXhwbGFpbnMgd2h5IGNvbnZlcmdlbmNlIHByb2Js
ZW1zIG9jY3VyIHdoZW4gUGkgYXBwcm9hY2hlcyAxLiBXYWNob2xkZXIgcGxhY2VkIGEgY29uc3Ry
YWludCBvbiB0aGUgZGVub21pbmF0b3IgdG8gc3RvcCBpdCBmcm9tIGFwcHJvYWNoaW5nIHplcm8u
IFRoZSBhdXRob3JzIHNob3cgaW4gYSBjb21wYW5pb24gc2ltdWxhdGlvbiBzdHVkeSB0aGF0IHRo
aXMgbWV0aG9kIHBlcmZvcm1zIHBvb3JseSB3aGVuIFBpIGFwcHJvYWNoZXMgMS4gQnkgcmVtb3Zp
bmcgdGhlIGRlbm9taW5hdG9yIG9mIHRoZSBzY29yZSBlcXVhdGlvbnMsIGNvbnZlcmdlbmNlIHdp
bGwgbm8gbG9uZ2VyIGJlIGFuIGlzc3VlLiBUaGUgcGFyYW1ldGVyIGVzdGltYXRlcyBmcm9tIHRo
ZSBxdWFzaS1saWtlbGlob29kIG1ldGhvZCBhcHByb2FjaCB0aGUgY29udmVyZ2UgdG8gdGhlIHRy
dWUgcGFyYW1ldGVyIGVzdGltYXRlcyBhbmQgdGhlIGFwcHJvcHJpYXRlIHN0YW5kYXJkIGVycm9y
IGNhbiBiZSBjYWxjdWxhdGVkIHVzaW5nIHJvYnVzdCB2YXJpYW5jZSBlc3RpbWF0aW9uLiBUaGUg
bW9kaWZpZWQgc2NvcmUgZXF1YXRpb25zIGFyZSB0aGUgc2FtZSBhcyB0aGUgbWF4aW11bSBsaWtl
bGlob29kIGVzdGltYXRpbmcgZXF1YXRpb25zIGZvciAgdGhlIGxvZyBQb2lzc29uIG1vZGVsLiBU
aGUgbWV0aG9kIGNhbiBiZSBpbXBsZW1lbnRlZCBpbiBTQVMgcHJvYyBnZW5tb2QsIHVzaW5nIHRo
ZSByZXBlYXRlZCBzdGF0ZW1lbnQgdG8gb2J0YWluIHRoZSByb2J1c3QgdmFyaWFuY2UgZXN0aW1h
dGUuIEFuIGV4YW1wbGUgc2hvd2VkIHRoYXQgZGlmZmVyZW50IG1ldGhvZHMgKGxvZyBiaW5vbWlh
bCwgV2FjaG9sZGVyJmFwb3M7cyBjb25zdHJhaW5lZCBsb2cgYmlub21pYWwgYW5kIGxvZyBQb2lz
c29uIEdFRSkgY2FuIHByb2R1Y2UgcXVpdGUgZGlmZmVyZW50IHBhcmFtZXRlciBlc3RpbWF0ZXMg
d2hlbiBjb252ZXJnZW5jZSBpcyBxdWVzdGlvbmFibGUuIEEgY29tcGFuaW9uIHNpbXVsYXRpb24g
c3R1ZHkgaW5kaWNhdGVkIHRoYXQgdGhlIHF1YXNpLWxpa2VsaWhvb2QgYXBwcm9hY2ggcGVyZm9y
bWVkIHdlbGwgdW5kZXIgYSByYW5nZSBvZiBzY2VuYXJpb3MsIHdoZXJlIGl0IGFsd2F5cyBjb252
ZXJnZWQgYW5kIHRoZSBiaWFzIHdhcyBuZWdsaWdpYmxlLiAmI3hEOyYjeEQ7Q29tcGFuaW9uIFNp
bXVsYXRpb24gU3R1ZHk6IERhdGEgd2VyZSBzaW11bGF0ZWQgZm9yIDEwMCwgMzAwLCA1MDAgYW5k
IDcwMCBzdWJqZWN0cyBhbmQgYW5hbHlzZWQgdXNpbmcgdGhlIHVuY29uc3RyYWluZWQgbG9nIGJp
bm9taWFsLCBXYWNob2xkZXImYXBvcztzIGNvbnN0cmFpbmVkIGxvZyBiaW5vbWlhbCB3aXRoIHJv
YnVzdCB2YXJpYW5jZSBlc3RpbWF0aW9uIGFuZCB0aGUgbG9nIFBvaXNzb24gR0VFIGluIFNBUy4g
VGhlIG1vZGVsIGNvbnRhaW5lZCBhIHNpbmdsZSBjb250aW51b3VzIG5vcm1hbGx5IGRpc3RyaWJ1
dGVkIHByZWRpY3Rvci4gQ29udmVyZ2VuY2UgcmF0ZXMgaW1wcm92ZWQgYXMgdGhlIHNhbXBsZSBz
aXplIGluY3JlYXNlZCBhbmQgZ290IHdvcnNlIGFzIFBpIGFwcHJvYWNoZWQgMS4gQ29udmVyZ2Vu
Y2Ugd2FzIGFsd2F5cyBncmVhdGVyIGZvciB0aGUgY29uc3RyYWluZWQgbG9nIGJpbm9taWFsIGNv
bXBhcmVkIHRvIHRoZSB1bmNvbnN0cmFpbmVkIGxvZyBiaW5vbWlhbC4gUmVzdWx0cyBhcmUgYmFz
ZWQgb24gdGhlIG1vZGVscyB0aGF0IGNvbnZlcmdlZC4gQmlhcyB3YXMgZ2VuZXJhbGx5IHNtYWxs
ZXN0IGZvciB0aGUgbG9nIFBvaXNzb24gR0VFLiBDb3ZlcmFnZSBwcm9iYWJpbGl0aWVzIHdlcmUg
Y2xvc2UgdG8gdGhlIG5vbWluYWwgbGV2ZWwgZm9yIHRoZSB1bmNvbnN0cmFpbmVkIGFuZCBjb250
cmFpbmVkIGxvZyBiaW5vbWlhbCBtb2RlbHMgd2hlbiB0aGV5IGNvbnZlcmdlZCBhbmQgZ2VuZXJh
bGx5IGFsc28gZm9yIHRoZSBsb2cgUG9pc3NvbiBHRUUsIGFsdGhvdWdoIHRoZXkgd2VyZSBzbGln
aHRseSBiZWxvdyB0aGUgbm9taW5hbCBsZXZlbCB3aGVuIHRoZSBzYW1wbGUgc2l6ZSB3YXMgc21h
bGxlc3QuIFRoZSB1bmNvbnN0cmFpbmVkIG1vZGVsIHdhcyBnZW5lcmFsbHkgdGhlIG1vc3QgZWZm
aWNpZW50IHdoZW4gaXQgY29udmVyZ2VkLCBmb2xsb3dlZCBieSB0aGUgdW5jb25zdHJhaW5lZCBt
ZXRob2QsIHRoZW4gdGhlIHF1YXNpLWxpa2VsaWhvb2QgbWV0aG9kLiBIb3dldmVyLCB0aGUgbGF0
dGVyIHdhcyBtb3JlIGVmZmljaWVudCB0aGFuIHRoZSBjb25zdHJhaW5lZCBtZXRob2QgYW5kIHNv
bWV0aW1lcyBldmVuIHRoZSB1bmNvbnN0cmFpbmVkIG1ldGhvZCB3aGVuIHRoZSBwcm9iYWJpbGl0
eSBvZiBzdWNjZXNzIGFwcHJvYWNoZWQgMCBvciAxLiAmI3hEOyYjeEQ7Q29uY2x1c2lvbjogVGhl
IHF1YXNpLWxpa2VsaWhvb2QgbWV0aG9kIGlzIGFwcHJvcHJpYXRlIGZvciBlc3RpbWF0aW5nIHJl
bGF0aXZlIHJpc2tzLiBUaGUgYXV0aG9ycyBzdWdnZXN0ZWQgZml0dGluZyB0aGUgbG9nIGJpbm9t
aWFsIG1vZGVsIHRvIHNlZSBpZiBpdCBjb252ZXJnZWQgYW5kIGFsc28gdXNpbmcgdGhlIHByb3Bv
c2VkIG1ldGhvZCB0byBjb21wYXJlIHJlc3VsdHMuIFRoZSByZXN1bHRzIGZyb20gdGhlIHF1YXNp
LWxpa2VsaWhvb2QgbWV0aG9kIHNob3VsZCBiZSB1c2VkIGlmIHRoZSBsb2cgYmlub21pYWwgd29u
JmFwb3M7dCBjb252ZXJnZSBvciB0aGUgY29udmVyZ2VuY2UgaXMgcXVlc3Rpb25hYmxlLiYjeEQ7
JiN4RDtNeSBUaG91Z2h0czogJiN4RDsmI3hEO015IElkZWFzIGZvciBGdXJ0aGVyIFJlc2VhcmNo
OiBTaW11bGF0aW9uIHN0dWR5IHdpdGggYmluYXJ5IHByZWRpY3RvciAodHJlYXRtZW50KSBhbmQg
YWRqdXN0bWVudCBmb3IgY292YXJpYXRlcy4mI3hEOzwvcmVzZWFyY2gtbm90ZXM+PGxhbmd1YWdl
PkVuZ2xpc2g8L2xhbmd1YWdlPjwvcmVjb3JkPjwvQ2l0ZT48Q2l0ZT48QXV0aG9yPkxvY2FsaW88
L0F1dGhvcj48WWVhcj4yMDA3PC9ZZWFyPjxSZWNOdW0+NDE8L1JlY051bT48cmVjb3JkPjxyZWMt
bnVtYmVyPjQxPC9yZWMtbnVtYmVyPjxmb3JlaWduLWtleXM+PGtleSBhcHA9IkVOIiBkYi1pZD0i
ZWVkd3ZkYTVjMjI1MjlldGF3dHh3MHgzd2ZmMHhwMDl0MDBzIj40MTwva2V5PjwvZm9yZWlnbi1r
ZXlzPjxyZWYtdHlwZSBuYW1lPSJKb3VybmFsIEFydGljbGUiPjE3PC9yZWYtdHlwZT48Y29udHJp
YnV0b3JzPjxhdXRob3JzPjxhdXRob3I+TG9jYWxpbywgQS4gUi48L2F1dGhvcj48YXV0aG9yPk1h
cmdvbGlzLCBELiBKLjwvYXV0aG9yPjxhdXRob3I+QmVybGluLCBKLiBBLjwvYXV0aG9yPjwvYXV0
aG9ycz48L2NvbnRyaWJ1dG9ycz48YXV0aC1hZGRyZXNzPkxvY2FsaW8sIEFSJiN4RDtVbml2IFBl
bm4sIFNjaCBNZWQsIEN0ciBFZHVjLEN0ciBDbGluIEVwaWRlbWlvbCAmYW1wOyBCaW9zdGF0LCBE
ZXB0IEJpb3N0YXQgJmFtcDsgRXBpZGVtaW9sLERpdiBCaW9zdGF0LCA2MDYgQmxvY2tsZXkgSGFs
bCw0MjMgR3VhcmRpYW4gRHIsIFBoaWxhZGVscGhpYSwgUEEgMTkxMDQgVVNBJiN4RDtVbml2IFBl
bm4sIFNjaCBNZWQsIEN0ciBFZHVjLEN0ciBDbGluIEVwaWRlbWlvbCAmYW1wOyBCaW9zdGF0LCBE
ZXB0IEJpb3N0YXQgJmFtcDsgRXBpZGVtaW9sLERpdiBCaW9zdGF0LCBQaGlsYWRlbHBoaWEsIFBB
IDE5MTA0IFVTQSYjeEQ7VW5pdiBQZW5uLCBTY2ggTWVkLCBDdHIgUmVzIFRoZXJhcGV1dCxDdHIg
Q2xpbiBFcGlkZW1pb2wgJmFtcDsgQmlvc3RhdCwgRGVwdCBCaW9zdGF0ICZhbXA7IEVwaWRlbWlv
bCxEaXYgQmlvc3RhdCwgUGhpbGFkZWxwaGlhLCBQQSAxOTEwNCBVU0EmI3hEO1VuaXYgUGVubiwg
U2NoIE1lZCwgQ3RyIEVkdWMsQ3RyIENsaW4gRXBpZGVtaW9sICZhbXA7IEJpb3N0YXQsIERlcHQg
Qmlvc3RhdCAmYW1wOyBFcGlkZW1pb2wsRGl2IEVwaWRlbWlvbCwgUGhpbGFkZWxwaGlhLCBQQSAx
OTEwNCBVU0EmI3hEO1VuaXYgUGVubiwgU2NoIE1lZCwgQ3RyIFJlcyBUaGVyYXBldXQsQ3RyIENs
aW4gRXBpZGVtaW9sICZhbXA7IEJpb3N0YXQsIERlcHQgQmlvc3RhdCAmYW1wOyBFcGlkZW1pb2ws
RGl2IEVwaWRlbWlvbCwgUGhpbGFkZWxwaGlhLCBQQSAxOTEwNCBVU0EmI3hEO1VuaXYgUGVubiwg
U2NoIE1lZCwgRGVwdCBEZXJtYXRvbCwgUGhpbGFkZWxwaGlhLCBQQSAxOTEwNCBVU0EmI3hEO0xM
QywgSiZhbXA7SiBQaGFybWFjZXV0IFJlcyAmYW1wOyBEZXYsIFN0YXQgU2NpIEJpb21ldHIgJmFt
cDsgQ2xpbiBJbmZvcm1hdCBCQ0ksIFRpdHVzdmlsbGUsIE5KIDA4NTYwIFVTQTwvYXV0aC1hZGRy
ZXNzPjx0aXRsZXM+PHRpdGxlPlJlbGF0aXZlIHJpc2tzIGFuZCBjb25maWRlbmNlIGludGVydmFs
cyB3ZXJlIGVhc2lseSBjb21wdXRlZCBpbmRpcmVjdGx5IGZyb20gbXVsdGl2YXJpYWJsZSBsb2dp
c3RpYyByZWdyZXNzaW9uPC90aXRsZT48c2Vjb25kYXJ5LXRpdGxlPkpvdXJuYWwgb2YgQ2xpbmlj
YWwgRXBpZGVtaW9sb2d5PC9zZWNvbmRhcnktdGl0bGU+PGFsdC10aXRsZT5KIENsaW4gRXBpZGVt
aW9sPC9hbHQtdGl0bGU+PHNob3J0LXRpdGxlPkogQ2xpbiBFcGlkZW1pb2w8L3Nob3J0LXRpdGxl
PjwvdGl0bGVzPjxwZXJpb2RpY2FsPjxmdWxsLXRpdGxlPkpvdXJuYWwgb2YgQ2xpbmljYWwgRXBp
ZGVtaW9sb2d5PC9mdWxsLXRpdGxlPjwvcGVyaW9kaWNhbD48cGFnZXM+ODc0LTg4MjwvcGFnZXM+
PHZvbHVtZT42MDwvdm9sdW1lPjxudW1iZXI+OTwvbnVtYmVyPjxrZXl3b3Jkcz48a2V5d29yZD5s
b2dpc3RpYyByZWdyZXNzaW9uPC9rZXl3b3JkPjxrZXl3b3JkPnJlbGF0aXZlIHJpc2s8L2tleXdv
cmQ+PGtleXdvcmQ+Ym9vdHN0cmFwPC9rZXl3b3JkPjxrZXl3b3JkPnNpbXVsYXRpb25zPC9rZXl3
b3JkPjxrZXl3b3JkPnN0YW5kYXJkaXphdGlvbjwva2V5d29yZD48a2V5d29yZD5vZGRzIHJhdGlv
PC9rZXl3b3JkPjxrZXl3b3JkPmNsaW5pY2FsbHkgdXNlZnVsIG1lYXN1cmVzPC9rZXl3b3JkPjxr
ZXl3b3JkPmNvbW1vbiBvdXRjb21lczwva2V5d29yZD48a2V5d29yZD5vZGRzIHJhdGlvPC9rZXl3
b3JkPjxrZXl3b3JkPmNvaG9ydDwva2V5d29yZD48a2V5d29yZD50cmlhbHM8L2tleXdvcmQ+PGtl
eXdvcmQ+bW9kZWxzPC9rZXl3b3JkPjxrZXl3b3JkPm51bWJlcjwva2V5d29yZD48L2tleXdvcmRz
PjxkYXRlcz48eWVhcj4yMDA3PC95ZWFyPjxwdWItZGF0ZXM+PGRhdGU+U2VwPC9kYXRlPjwvcHVi
LWRhdGVzPjwvZGF0ZXM+PGlzYm4+MDg5NS00MzU2PC9pc2JuPjxhY2Nlc3Npb24tbnVtPklTSTow
MDAyNDg5MzE3MDAwMDM8L2FjY2Vzc2lvbi1udW0+PGxhYmVsPkFuYWx5c2lzIE9wdGlvbnMgLSBJ
bmRlcGVuZGVudCBEYXRhJiN4RDtSZWxhdGl2ZSBSaXNrPC9sYWJlbD48dXJscz48cmVsYXRlZC11
cmxzPjx1cmw+Jmx0O0dvIHRvIElTSSZndDs6Ly8wMDAyNDg5MzE3MDAwMDM8L3VybD48L3JlbGF0
ZWQtdXJscz48cGRmLXVybHM+PHVybD5maWxlOi8vL0Q6L0RvY3VtZW50cy9QaEQvUmVhZGluZ3Mv
Tm90ZWQvQW5hbHlzaXMlMjBPcHRpb25zJTIwLSUyMEluZGVwZW5kZW50JTIwRGF0YS9sb2NhbGlv
JTIwMjAwNy5wZGY8L3VybD48L3BkZi11cmxzPjwvdXJscz48cmVzZWFyY2gtbm90ZXM+QmFja2dy
b3VuZDogUmVsYXRpdmUgcmlzayBtYXkgYmUgZXN0aW1hdGVkIHVzaW5nIFpoYW5nIGFuZCBZdSZh
cG9zO3MgbWV0aG9kLCBsb2cgYmlub21pYWwgcmVncmVzc2lvbiBvciBhIGxvZyBQb2lzc29uIEdF
RS4gWmhhbmcgYW5kIFl1JmFwb3M7cyBtZXRob2QgbGVhZHMgdG8gY29uZmlkZW5jZSBpbnRlcnZh
bHMgdGhhdCBhcmUgdG9vIG5hcnJvdywgdGhlIGxvZyBiaW5vbWlhbCBtb2RlbCBtYXkgZmFpbCB0
byBjb252ZXJnZSBhbmQgdGhlIGxvZyBQb2lzc29uIEdFRSBtYXkgbGVhZCB0byBwcmVkaWN0ZWQg
cHJvYmFiaWxpdGllcyBvdXRzaWRlIHRoZSBbMCwxXSBpbnRlcnZhbC4mI3hEOyYjeEQ7QWltOiBU
byBjb21wYXJlIG1ldGhvZHMgZm9yIGVzdGltYXRpbmcgcmVsYXRpdmUgcmlzayBhbmQgY29ycmVz
cG9uZGluZyBjb25maWRlbmNlIGludGVydmFscy4mI3hEOyYjeEQ7TWV0aG9kczogRGF0YSB3ZXJl
IHNpbXVsYXRlZCBmb3IgMTAwLCA1MDAgYW5kIDEwMDAgc3ViamVjdHMgYW5kIHdpdGggYSBzaW5n
bGUgYmluYXJ5IHByZWRpY3Rvci4gQW4gZXhhbXBsZSBkYXRhc2V0IHdhcyBhbHNvIGNvbnNpZGVy
ZWQgd2l0aCBhIGJpbmFyeSBwcmVkaWN0b3Igb2YgaW50ZXJlc3QgYW5kIDMgYWRkaXRpb25hbCBw
cmVkaWN0b3JzICgyIGJpbmFyeSwgMSBjb250aW51b3VzKS4gRGF0YSB3ZXJlIGFuYWx5c2VkIHVz
aW5nIGxvZ2lzdGljIHJlZ3Jlc3Npb24gd2l0aCBjZW50cmVkIG9yIHJlY29kZWQgdmFyaWFibGVz
IHRvIHByb2R1Y2UgYSBjb25kaXRpb25hbCBzdGFuZGFyZGlzZWQgZXN0aW1hdGUgb2YgcmVsYXRp
dmUgcmlzay4gQ29uZmlkZW5jZSBpbnRlcnZhbHMgd2VyZSBjYWxjdWxhdGVkIHVzaW5nIFpoYW5n
IGFuZCBZdSZhcG9zO3Mgc3Vic3RpdHV0aW9uIG1ldGhvZCwgYm9vdHN0cmFwcGluZyBhbmQgdGhl
IGRlbHRhIG1ldGhvZC4gTWFyZ2luYWwgc3RhbmRhcmRpc2F0aW9uIHdhcyBhbHNvIGNvbnNpZGVy
ZWQsIHdpdGggY29uZmlkZW5jZSBpbnRlcnZhbHMgb2J0YWluZWQgYnkgYm9vdHN0cmFwcGluZyBz
aW5jZSB0aGUgZGVsdGEgbWV0aG9kIHdpbGwgdW5kZXJlc3RpbWF0ZSB0aGUgdmFyaWFuY2UgaW4g
dGhpcyBjYXNlLiBUaGUgbG9nIGJpbm9taWFsIG1vZGVsIGFuZCBsb2cgUG9pc3NvbiBHRUUgd2Vy
ZSBmaXQgdG8gdGhlIGRhdGEgYW5kIGNvbXBhcmVkIHRvIGxvZ2lzdGljIHJlZ3Jlc3Npb24gdmlh
IHRoZSBBSUMgdG8gc2VlIHdoaWNoIHByb3ZpZGVkIGEgYmV0dGVyIGZpdC4mI3hEOyYjeEQ7UmVz
dWx0czogQ29uZmlkZW5jZSBpbnRlcnZhbHMgY2FsY3VsYXRlZCBieSBaaGFuZyBhbmQgWXUmYXBv
cztzIG1ldGhvZCBoYWQgcG9vciBjb3ZlcmFnZSBwcm9iYWJpbGl0aWVzIHdoaWNoIHdvcnNlbmVk
IHdpdGggaW5jcmVhc2luZyBiYXNlbGluZSByaXNrLCBpbmNyZWFzaW5nIHJlbGF0aXZlIHJpc2sg
YW5kIGdvaW5nIGZyb20gZXF1YWwgc2FtcGxlIHNpemUgaW4gZXhwb3NlZCBhbmQgdW5leHBvc2Vk
IGdyb3VwcyB0byB1bmVxdWFsIHNhbXBsZSBzaXplcy4gQm9vdHN0cmFwcGluZyBhbmQgdGhlIGRl
bHRhIG1ldGhvZCBnZW5lcmFsbHkgcGVyZm9ybWVkIHdlbGwsIHdpdGggdGhlIGJvb3RzdHJhcCBt
ZXRob2QgcHJlZmVycmVkIGR1ZSB0byB0aGUgcmVsYXRpdmVseSBwb29yIHBlcmZvcm1hbmNlIG9m
IHRoZSBkZWx0YSBtZXRob2QgZm9yIHNtYWxsIHNhbXBsZSBzaXplLiBUaGUgbG9naXN0aWMgcmVn
cmVzc2lvbiBtb2RlbCBnZW5lcmFsbHkgcHJvdmlkZWQgdGhlIGJlc3QgZml0IHRvIHRoZSBkYXRh
LCBmb2xsb3dlZCBieSB0aGUgbG9nIGJpbm9taWFsIG1vZGVsIHdoaWNoIGRpZG4mYXBvczt0IGFs
d2F5cyBjb252ZXJnZS4gVGhlIGxvZyBiaW5vbWlhbCBmYWlsZWQgdG8gY29udmVyZ2UgZm9yIHRo
ZSBleGFtcGxlIGRhdGFzZXQsIHdoaWxlIHRoZSBsb2cgUG9pc3NvbiBHRUUgeWllbGRlZCBwcmVk
aWN0ZWQgcHJvYmFiaWxpZXMgYW5kIHVwcGVyIGNvbmZpZGVuY2UgbGltaXRzICZndDsgMS4gUmVs
YXRpdmUgcmlzayBlc3RpbWF0ZXMgZnJvbSBsb2dpc3RpYyByZWdyZXNzaW9uIGRpZmZlcmVkIGRl
cGVuZGluZyBvbiB3aGljaCB0eXBlIG9mIHN0YW5kYXJkaXNhdGlvbiB3YXMgdXNlZC4mI3hEOyYj
eEQ7Q29uY2x1c2lvbjogUmVsYXRpdmUgcmlza3Mgc2hvdWxkIGJlIGVzdGltYXRlZCBmcm9tIHRo
ZSBtb2RlbCB0aGF0IGZpdHMgdGhlIGRhdGEgYmVzdC4gTG9naXN0aWMgcmVncmVzc2lvbiBjYW4g
YmUgdXNlZCB0byBkZXJpdmUgZXN0aW1hdGVzIG9mIHJlbGF0aXZlIHJpc2suIENvbmZpZGVuY2Ug
aW50ZXJ2YWxzIHNob3VsZCBub3QgYmUgY2FsY3VsYXRlZCBiYXNlZCBvbiBaaGFuZyBhbmQgWXUm
YXBvcztzIG1ldGhvZC4gSW5zdGVhZCwgYm9vdHN0cmFwcGluZyBtYXkgYmUgdXNlZCBmb3IgbWFy
Z2luYWwgYW5kIGNvbmRpdGlvbmFsIHN0YW5kYXJkaXNlZCBlc3RpbWF0ZXMgYW5kIHRoZSBkZWx0
YSBtZXRob2QgaXMgYW4gYWx0ZXJuYXRpdmUgZm9yIGNvbmRpdGlvbmFsIHN0YW5kYXJkaXNlZCBl
c3RpbWF0ZXMuJiN4RDsmI3hEO015IFRob3VnaHRzOiYjeEQ7JiN4RDtNeSBJZGVhcyBmb3IgRnVy
dGhlciBSZXNlYXJjaDomI3hEOzwvcmVzZWFyY2gtbm90ZXM+PGxhbmd1YWdlPkVuZ2xpc2g8L2xh
bmd1YWdlPjwvcmVjb3JkPjwvQ2l0ZT48L0VuZE5vdGU+
</w:fldData>
        </w:fldChar>
      </w:r>
      <w:r>
        <w:instrText xml:space="preserve"> ADDIN EN.CITE.DATA </w:instrText>
      </w:r>
      <w:r>
        <w:fldChar w:fldCharType="end"/>
      </w:r>
      <w:r>
        <w:fldChar w:fldCharType="separate"/>
      </w:r>
      <w:r>
        <w:rPr>
          <w:noProof/>
        </w:rPr>
        <w:t>[8-9]</w:t>
      </w:r>
      <w:r>
        <w:fldChar w:fldCharType="end"/>
      </w:r>
      <w:r>
        <w:t xml:space="preserve"> </w:t>
      </w:r>
      <w:r w:rsidRPr="00F74F2E">
        <w:t xml:space="preserve">and was thus chosen </w:t>
      </w:r>
      <w:r>
        <w:t xml:space="preserve">for this thesis </w:t>
      </w:r>
      <w:r w:rsidRPr="00F74F2E">
        <w:t xml:space="preserve">to allow comparison of results with those reported previously. </w:t>
      </w:r>
      <w:r>
        <w:t xml:space="preserve">For the simulation study conducted in </w:t>
      </w:r>
      <w:r w:rsidRPr="00F74F2E">
        <w:t xml:space="preserve">Chapter </w:t>
      </w:r>
      <w:r>
        <w:fldChar w:fldCharType="begin"/>
      </w:r>
      <w:r>
        <w:instrText xml:space="preserve"> REF _Ref273790982 \r \h </w:instrText>
      </w:r>
      <w:r>
        <w:fldChar w:fldCharType="separate"/>
      </w:r>
      <w:r>
        <w:t>4</w:t>
      </w:r>
      <w:r>
        <w:fldChar w:fldCharType="end"/>
      </w:r>
      <w:r>
        <w:t>, t</w:t>
      </w:r>
      <w:r w:rsidRPr="00F74F2E">
        <w:t xml:space="preserve">he probability of </w:t>
      </w:r>
      <w:r w:rsidRPr="00F74F2E">
        <w:lastRenderedPageBreak/>
        <w:t>generating a covariate value above the point of truncation was very small for all scenarios considered</w:t>
      </w:r>
      <w:r>
        <w:t>, with a maximum value of only 0.03</w:t>
      </w:r>
      <w:r w:rsidRPr="00F74F2E">
        <w:t xml:space="preserve"> for simulation scenarios involving a single continuous covariate</w:t>
      </w:r>
      <w:r>
        <w:t>,</w:t>
      </w:r>
      <w:r w:rsidRPr="00F74F2E">
        <w:t xml:space="preserve"> </w:t>
      </w:r>
      <w:r>
        <w:t>and 0.05</w:t>
      </w:r>
      <w:r w:rsidRPr="00F74F2E">
        <w:t xml:space="preserve"> for simulation scenarios involving both a binary and a continuous covariate. This suggests that the need to resample was rare and the chosen approach for avoiding invalid </w:t>
      </w:r>
      <w:r>
        <w:t>success</w:t>
      </w:r>
      <w:r w:rsidRPr="00F74F2E">
        <w:t xml:space="preserve"> probabilities should therefore have little impact on the results.</w:t>
      </w:r>
      <w:r>
        <w:t xml:space="preserve"> </w:t>
      </w:r>
    </w:p>
    <w:p w:rsidR="00D56ABA" w:rsidRDefault="00D56ABA" w:rsidP="00D56ABA">
      <w:pPr>
        <w:pStyle w:val="BodyText"/>
      </w:pPr>
      <w:r>
        <w:t xml:space="preserve">A similar issue arises when simulating clustered outcomes under the log binomial regression model with a random cluster effect (assumed to be normally distributed). In this case, resampling can again be used to avoid the possibility of generating invalid success probabilities, which effectively truncates the random effects distribution. This approach was used for the simulation studies described in Chapters </w:t>
      </w:r>
      <w:r>
        <w:fldChar w:fldCharType="begin"/>
      </w:r>
      <w:r>
        <w:instrText xml:space="preserve"> REF _Ref272323260 \r \h </w:instrText>
      </w:r>
      <w:r>
        <w:fldChar w:fldCharType="separate"/>
      </w:r>
      <w:r>
        <w:t>5</w:t>
      </w:r>
      <w:r>
        <w:fldChar w:fldCharType="end"/>
      </w:r>
      <w:r>
        <w:t xml:space="preserve"> to </w:t>
      </w:r>
      <w:r>
        <w:fldChar w:fldCharType="begin"/>
      </w:r>
      <w:r>
        <w:instrText xml:space="preserve"> REF _Ref272323934 \r \h </w:instrText>
      </w:r>
      <w:r>
        <w:fldChar w:fldCharType="separate"/>
      </w:r>
      <w:r>
        <w:t>7</w:t>
      </w:r>
      <w:r>
        <w:fldChar w:fldCharType="end"/>
      </w:r>
      <w:r>
        <w:t xml:space="preserve">. Truncation points were more than two standard deviations above the mean for the vast majority of simulation scenarios investigated. This indicates that the need to resample the random effect was generally very small and the impact of resampling on the results should therefore be limited. </w:t>
      </w:r>
    </w:p>
    <w:p w:rsidR="00D56ABA" w:rsidRDefault="00D56ABA" w:rsidP="00D56ABA">
      <w:pPr>
        <w:pStyle w:val="BodyText"/>
        <w:ind w:firstLine="0"/>
        <w:rPr>
          <w:rFonts w:eastAsiaTheme="majorEastAsia" w:cstheme="majorBidi"/>
          <w:szCs w:val="32"/>
        </w:rPr>
      </w:pPr>
    </w:p>
    <w:p w:rsidR="00D56ABA" w:rsidRDefault="00D56ABA" w:rsidP="00D56ABA">
      <w:pPr>
        <w:pStyle w:val="BodyText"/>
        <w:ind w:firstLine="0"/>
        <w:rPr>
          <w:rFonts w:eastAsiaTheme="majorEastAsia" w:cstheme="majorBidi"/>
          <w:szCs w:val="32"/>
        </w:rPr>
      </w:pPr>
    </w:p>
    <w:p w:rsidR="00D56ABA" w:rsidRPr="00D56ABA" w:rsidRDefault="00D56ABA" w:rsidP="00D56ABA">
      <w:pPr>
        <w:pStyle w:val="BodyText"/>
        <w:jc w:val="center"/>
        <w:rPr>
          <w:rFonts w:eastAsiaTheme="majorEastAsia" w:cs="Times New Roman"/>
          <w:noProof/>
          <w:szCs w:val="32"/>
        </w:rPr>
      </w:pPr>
      <w:r>
        <w:rPr>
          <w:rFonts w:eastAsiaTheme="majorEastAsia" w:cstheme="majorBidi"/>
          <w:szCs w:val="32"/>
        </w:rPr>
        <w:fldChar w:fldCharType="begin"/>
      </w:r>
      <w:r>
        <w:rPr>
          <w:rFonts w:eastAsiaTheme="majorEastAsia" w:cstheme="majorBidi"/>
          <w:szCs w:val="32"/>
        </w:rPr>
        <w:instrText xml:space="preserve"> ADDIN EN.REFLIST </w:instrText>
      </w:r>
      <w:r>
        <w:rPr>
          <w:rFonts w:eastAsiaTheme="majorEastAsia" w:cstheme="majorBidi"/>
          <w:szCs w:val="32"/>
        </w:rPr>
        <w:fldChar w:fldCharType="separate"/>
      </w:r>
      <w:r w:rsidRPr="00D56ABA">
        <w:rPr>
          <w:rFonts w:eastAsiaTheme="majorEastAsia" w:cs="Times New Roman"/>
          <w:noProof/>
          <w:szCs w:val="32"/>
        </w:rPr>
        <w:t>References</w:t>
      </w:r>
    </w:p>
    <w:p w:rsidR="00D56ABA" w:rsidRPr="00D56ABA" w:rsidRDefault="00D56ABA" w:rsidP="00D56ABA">
      <w:pPr>
        <w:pStyle w:val="BodyText"/>
        <w:jc w:val="center"/>
        <w:rPr>
          <w:rFonts w:eastAsiaTheme="majorEastAsia" w:cs="Times New Roman"/>
          <w:noProof/>
          <w:szCs w:val="32"/>
        </w:rPr>
      </w:pP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1.</w:t>
      </w:r>
      <w:r w:rsidRPr="00D56ABA">
        <w:rPr>
          <w:rFonts w:eastAsiaTheme="majorEastAsia" w:cs="Times New Roman"/>
          <w:noProof/>
          <w:szCs w:val="32"/>
        </w:rPr>
        <w:tab/>
        <w:t xml:space="preserve">Ritz J, Spiegelman D. Equivalence of conditional and marginal regression models for clustered and longitudinal data. </w:t>
      </w:r>
      <w:r w:rsidRPr="00D56ABA">
        <w:rPr>
          <w:rFonts w:eastAsiaTheme="majorEastAsia" w:cs="Times New Roman"/>
          <w:i/>
          <w:noProof/>
          <w:szCs w:val="32"/>
        </w:rPr>
        <w:t>Statistical Methods in Medical Research</w:t>
      </w:r>
      <w:r w:rsidRPr="00D56ABA">
        <w:rPr>
          <w:rFonts w:eastAsiaTheme="majorEastAsia" w:cs="Times New Roman"/>
          <w:noProof/>
          <w:szCs w:val="32"/>
        </w:rPr>
        <w:t xml:space="preserve"> 2004; 13(4): 309-323.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2.</w:t>
      </w:r>
      <w:r w:rsidRPr="00D56ABA">
        <w:rPr>
          <w:rFonts w:eastAsiaTheme="majorEastAsia" w:cs="Times New Roman"/>
          <w:noProof/>
          <w:szCs w:val="32"/>
        </w:rPr>
        <w:tab/>
        <w:t xml:space="preserve">Qaqish BF. A family of multivariate binary distributions for simulating correlated binary variables with specified marginal means and correlations. </w:t>
      </w:r>
      <w:r w:rsidRPr="00D56ABA">
        <w:rPr>
          <w:rFonts w:eastAsiaTheme="majorEastAsia" w:cs="Times New Roman"/>
          <w:i/>
          <w:noProof/>
          <w:szCs w:val="32"/>
        </w:rPr>
        <w:t>Biometrika</w:t>
      </w:r>
      <w:r w:rsidRPr="00D56ABA">
        <w:rPr>
          <w:rFonts w:eastAsiaTheme="majorEastAsia" w:cs="Times New Roman"/>
          <w:noProof/>
          <w:szCs w:val="32"/>
        </w:rPr>
        <w:t xml:space="preserve"> 2003; 90(2): 455-463.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3.</w:t>
      </w:r>
      <w:r w:rsidRPr="00D56ABA">
        <w:rPr>
          <w:rFonts w:eastAsiaTheme="majorEastAsia" w:cs="Times New Roman"/>
          <w:noProof/>
          <w:szCs w:val="32"/>
        </w:rPr>
        <w:tab/>
        <w:t xml:space="preserve">Qaqish B. </w:t>
      </w:r>
      <w:r w:rsidRPr="00D56ABA">
        <w:rPr>
          <w:rFonts w:eastAsiaTheme="majorEastAsia" w:cs="Times New Roman"/>
          <w:i/>
          <w:noProof/>
          <w:szCs w:val="32"/>
        </w:rPr>
        <w:t>clfsim.sas</w:t>
      </w:r>
      <w:r w:rsidRPr="00D56ABA">
        <w:rPr>
          <w:rFonts w:eastAsiaTheme="majorEastAsia" w:cs="Times New Roman"/>
          <w:noProof/>
          <w:szCs w:val="32"/>
        </w:rPr>
        <w:t xml:space="preserve">.  2003  [cited 17/03/09]; Available from: </w:t>
      </w:r>
      <w:hyperlink r:id="rId33" w:history="1">
        <w:r w:rsidRPr="00D56ABA">
          <w:rPr>
            <w:rStyle w:val="Hyperlink"/>
            <w:rFonts w:eastAsiaTheme="majorEastAsia" w:cs="Times New Roman"/>
            <w:noProof/>
            <w:szCs w:val="32"/>
          </w:rPr>
          <w:t>http://www.bios.unc.edu/distrib/gee/clf/clfsim.sas</w:t>
        </w:r>
      </w:hyperlink>
      <w:r w:rsidRPr="00D56ABA">
        <w:rPr>
          <w:rFonts w:eastAsiaTheme="majorEastAsia" w:cs="Times New Roman"/>
          <w:noProof/>
          <w:szCs w:val="32"/>
        </w:rPr>
        <w:t>.</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4.</w:t>
      </w:r>
      <w:r w:rsidRPr="00D56ABA">
        <w:rPr>
          <w:rFonts w:eastAsiaTheme="majorEastAsia" w:cs="Times New Roman"/>
          <w:noProof/>
          <w:szCs w:val="32"/>
        </w:rPr>
        <w:tab/>
        <w:t xml:space="preserve">Chaganty NR, Joe H. Range of correlation matrices for dependent Bernoulli random variables. </w:t>
      </w:r>
      <w:r w:rsidRPr="00D56ABA">
        <w:rPr>
          <w:rFonts w:eastAsiaTheme="majorEastAsia" w:cs="Times New Roman"/>
          <w:i/>
          <w:noProof/>
          <w:szCs w:val="32"/>
        </w:rPr>
        <w:t>Biometrika</w:t>
      </w:r>
      <w:r w:rsidRPr="00D56ABA">
        <w:rPr>
          <w:rFonts w:eastAsiaTheme="majorEastAsia" w:cs="Times New Roman"/>
          <w:noProof/>
          <w:szCs w:val="32"/>
        </w:rPr>
        <w:t xml:space="preserve"> 2006; 93(1): 197-206.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5.</w:t>
      </w:r>
      <w:r w:rsidRPr="00D56ABA">
        <w:rPr>
          <w:rFonts w:eastAsiaTheme="majorEastAsia" w:cs="Times New Roman"/>
          <w:noProof/>
          <w:szCs w:val="32"/>
        </w:rPr>
        <w:tab/>
        <w:t xml:space="preserve">Farrell PJ, Sutradhar BC. A non-linear conditional probability model for generating correlated binary data. </w:t>
      </w:r>
      <w:r w:rsidRPr="00D56ABA">
        <w:rPr>
          <w:rFonts w:eastAsiaTheme="majorEastAsia" w:cs="Times New Roman"/>
          <w:i/>
          <w:noProof/>
          <w:szCs w:val="32"/>
        </w:rPr>
        <w:t>Statistics &amp; Probability Letters</w:t>
      </w:r>
      <w:r w:rsidRPr="00D56ABA">
        <w:rPr>
          <w:rFonts w:eastAsiaTheme="majorEastAsia" w:cs="Times New Roman"/>
          <w:noProof/>
          <w:szCs w:val="32"/>
        </w:rPr>
        <w:t xml:space="preserve"> 2006; 76(4): 353-361.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6.</w:t>
      </w:r>
      <w:r w:rsidRPr="00D56ABA">
        <w:rPr>
          <w:rFonts w:eastAsiaTheme="majorEastAsia" w:cs="Times New Roman"/>
          <w:noProof/>
          <w:szCs w:val="32"/>
        </w:rPr>
        <w:tab/>
        <w:t xml:space="preserve">Farrell PJ, Rogers-Stewart K. Methods for generating longitudinally correlated binary data. </w:t>
      </w:r>
      <w:r w:rsidRPr="00D56ABA">
        <w:rPr>
          <w:rFonts w:eastAsiaTheme="majorEastAsia" w:cs="Times New Roman"/>
          <w:i/>
          <w:noProof/>
          <w:szCs w:val="32"/>
        </w:rPr>
        <w:t>International Statistical Review</w:t>
      </w:r>
      <w:r w:rsidRPr="00D56ABA">
        <w:rPr>
          <w:rFonts w:eastAsiaTheme="majorEastAsia" w:cs="Times New Roman"/>
          <w:noProof/>
          <w:szCs w:val="32"/>
        </w:rPr>
        <w:t xml:space="preserve"> 2008; 76(1): 28-38.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lastRenderedPageBreak/>
        <w:t>7.</w:t>
      </w:r>
      <w:r w:rsidRPr="00D56ABA">
        <w:rPr>
          <w:rFonts w:eastAsiaTheme="majorEastAsia" w:cs="Times New Roman"/>
          <w:noProof/>
          <w:szCs w:val="32"/>
        </w:rPr>
        <w:tab/>
        <w:t xml:space="preserve">Royston P, Altman DG, Sauerbrei W. Dichotomizing continuous predictors in multiple regression: a bad idea. </w:t>
      </w:r>
      <w:r w:rsidRPr="00D56ABA">
        <w:rPr>
          <w:rFonts w:eastAsiaTheme="majorEastAsia" w:cs="Times New Roman"/>
          <w:i/>
          <w:noProof/>
          <w:szCs w:val="32"/>
        </w:rPr>
        <w:t>Statistics in Medicine</w:t>
      </w:r>
      <w:r w:rsidRPr="00D56ABA">
        <w:rPr>
          <w:rFonts w:eastAsiaTheme="majorEastAsia" w:cs="Times New Roman"/>
          <w:noProof/>
          <w:szCs w:val="32"/>
        </w:rPr>
        <w:t xml:space="preserve"> 2006; 25(1): 127-141. DOI: 10.1002/Sim.2331</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8.</w:t>
      </w:r>
      <w:r w:rsidRPr="00D56ABA">
        <w:rPr>
          <w:rFonts w:eastAsiaTheme="majorEastAsia" w:cs="Times New Roman"/>
          <w:noProof/>
          <w:szCs w:val="32"/>
        </w:rPr>
        <w:tab/>
        <w:t xml:space="preserve">Carter RE, Lipsitz SR, Tilley BC. Quasi-likelihood estimation for relative risk regression models. </w:t>
      </w:r>
      <w:r w:rsidRPr="00D56ABA">
        <w:rPr>
          <w:rFonts w:eastAsiaTheme="majorEastAsia" w:cs="Times New Roman"/>
          <w:i/>
          <w:noProof/>
          <w:szCs w:val="32"/>
        </w:rPr>
        <w:t>Biostatistics</w:t>
      </w:r>
      <w:r w:rsidRPr="00D56ABA">
        <w:rPr>
          <w:rFonts w:eastAsiaTheme="majorEastAsia" w:cs="Times New Roman"/>
          <w:noProof/>
          <w:szCs w:val="32"/>
        </w:rPr>
        <w:t xml:space="preserve"> 2005; 6(1): 39-44. </w:t>
      </w:r>
    </w:p>
    <w:p w:rsidR="00D56ABA" w:rsidRPr="00D56ABA" w:rsidRDefault="00D56ABA" w:rsidP="00D56ABA">
      <w:pPr>
        <w:pStyle w:val="BodyText"/>
        <w:spacing w:after="0" w:line="240" w:lineRule="auto"/>
        <w:ind w:left="720" w:hanging="720"/>
        <w:rPr>
          <w:rFonts w:eastAsiaTheme="majorEastAsia" w:cs="Times New Roman"/>
          <w:noProof/>
          <w:szCs w:val="32"/>
        </w:rPr>
      </w:pPr>
      <w:r w:rsidRPr="00D56ABA">
        <w:rPr>
          <w:rFonts w:eastAsiaTheme="majorEastAsia" w:cs="Times New Roman"/>
          <w:noProof/>
          <w:szCs w:val="32"/>
        </w:rPr>
        <w:t>9.</w:t>
      </w:r>
      <w:r w:rsidRPr="00D56ABA">
        <w:rPr>
          <w:rFonts w:eastAsiaTheme="majorEastAsia" w:cs="Times New Roman"/>
          <w:noProof/>
          <w:szCs w:val="32"/>
        </w:rPr>
        <w:tab/>
        <w:t xml:space="preserve">Localio AR, Margolis DJ, Berlin JA. Relative risks and confidence intervals were easily computed indirectly from multivariable logistic regression. </w:t>
      </w:r>
      <w:r w:rsidRPr="00D56ABA">
        <w:rPr>
          <w:rFonts w:eastAsiaTheme="majorEastAsia" w:cs="Times New Roman"/>
          <w:i/>
          <w:noProof/>
          <w:szCs w:val="32"/>
        </w:rPr>
        <w:t>Journal of Clinical Epidemiology</w:t>
      </w:r>
      <w:r w:rsidRPr="00D56ABA">
        <w:rPr>
          <w:rFonts w:eastAsiaTheme="majorEastAsia" w:cs="Times New Roman"/>
          <w:noProof/>
          <w:szCs w:val="32"/>
        </w:rPr>
        <w:t xml:space="preserve"> 2007; 60(9): 874-882. </w:t>
      </w:r>
    </w:p>
    <w:p w:rsidR="00D56ABA" w:rsidRDefault="00D56ABA" w:rsidP="00D56ABA">
      <w:pPr>
        <w:pStyle w:val="BodyText"/>
        <w:spacing w:after="0" w:line="240" w:lineRule="auto"/>
        <w:ind w:left="720" w:hanging="720"/>
        <w:rPr>
          <w:rFonts w:eastAsiaTheme="majorEastAsia" w:cstheme="majorBidi"/>
          <w:noProof/>
          <w:szCs w:val="32"/>
        </w:rPr>
      </w:pPr>
    </w:p>
    <w:p w:rsidR="008D22B1" w:rsidRPr="00D56ABA" w:rsidRDefault="00D56ABA" w:rsidP="00D56ABA">
      <w:pPr>
        <w:pStyle w:val="BodyText"/>
        <w:ind w:firstLine="0"/>
        <w:rPr>
          <w:rFonts w:eastAsiaTheme="majorEastAsia" w:cstheme="majorBidi"/>
          <w:szCs w:val="32"/>
        </w:rPr>
      </w:pPr>
      <w:r>
        <w:rPr>
          <w:rFonts w:eastAsiaTheme="majorEastAsia" w:cstheme="majorBidi"/>
          <w:szCs w:val="32"/>
        </w:rPr>
        <w:fldChar w:fldCharType="end"/>
      </w:r>
    </w:p>
    <w:sectPr w:rsidR="008D22B1" w:rsidRPr="00D56ABA" w:rsidSect="00845B37">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BC749F"/>
    <w:multiLevelType w:val="multilevel"/>
    <w:tmpl w:val="F1525C22"/>
    <w:styleLink w:val="PhDStyle"/>
    <w:lvl w:ilvl="0">
      <w:start w:val="1"/>
      <w:numFmt w:val="decimal"/>
      <w:lvlText w:val="%1"/>
      <w:lvlJc w:val="left"/>
      <w:pPr>
        <w:ind w:left="72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360"/>
      </w:pPr>
      <w:rPr>
        <w:rFonts w:hint="default"/>
      </w:rPr>
    </w:lvl>
    <w:lvl w:ilvl="3">
      <w:start w:val="1"/>
      <w:numFmt w:val="decimal"/>
      <w:lvlText w:val="%1.%2.%3.%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
    <w:nsid w:val="43694CDE"/>
    <w:multiLevelType w:val="hybridMultilevel"/>
    <w:tmpl w:val="B344D29C"/>
    <w:lvl w:ilvl="0" w:tplc="281AC930">
      <w:start w:val="1"/>
      <w:numFmt w:val="bullet"/>
      <w:pStyle w:val="DotPointLis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2">
    <w:nsid w:val="705C3EF0"/>
    <w:multiLevelType w:val="multilevel"/>
    <w:tmpl w:val="3CDAC440"/>
    <w:lvl w:ilvl="0">
      <w:start w:val="1"/>
      <w:numFmt w:val="decimal"/>
      <w:pStyle w:val="Heading1"/>
      <w:lvlText w:val="%1"/>
      <w:lvlJc w:val="left"/>
      <w:pPr>
        <w:ind w:left="720" w:hanging="360"/>
      </w:pPr>
      <w:rPr>
        <w:rFonts w:hint="default"/>
      </w:rPr>
    </w:lvl>
    <w:lvl w:ilvl="1">
      <w:start w:val="3"/>
      <w:numFmt w:val="decimal"/>
      <w:pStyle w:val="Heading2"/>
      <w:lvlText w:val="%1.%2"/>
      <w:lvlJc w:val="left"/>
      <w:pPr>
        <w:ind w:left="1080" w:hanging="360"/>
      </w:pPr>
      <w:rPr>
        <w:rFonts w:hint="default"/>
      </w:rPr>
    </w:lvl>
    <w:lvl w:ilvl="2">
      <w:start w:val="1"/>
      <w:numFmt w:val="decimal"/>
      <w:pStyle w:val="Heading3"/>
      <w:lvlText w:val="%1.%2.%3"/>
      <w:lvlJc w:val="left"/>
      <w:pPr>
        <w:ind w:left="1440" w:hanging="360"/>
      </w:pPr>
      <w:rPr>
        <w:rFonts w:hint="default"/>
      </w:rPr>
    </w:lvl>
    <w:lvl w:ilvl="3">
      <w:start w:val="1"/>
      <w:numFmt w:val="decimal"/>
      <w:pStyle w:val="Heading4"/>
      <w:lvlText w:val="%1.%2.%3.%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
    <w:nsid w:val="75AC1320"/>
    <w:multiLevelType w:val="multilevel"/>
    <w:tmpl w:val="E156539E"/>
    <w:lvl w:ilvl="0">
      <w:start w:val="3"/>
      <w:numFmt w:val="decimal"/>
      <w:lvlText w:val="%1"/>
      <w:lvlJc w:val="left"/>
      <w:pPr>
        <w:ind w:left="435" w:hanging="435"/>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Layout" w:val="&lt;ENLayout&gt;&lt;Style&gt;Thesis L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ENLayout&gt;"/>
    <w:docVar w:name="EN.Libraries" w:val="&lt;ENLibraries&gt;&lt;Libraries&gt;&lt;item&gt;Noted.enl&lt;/item&gt;&lt;/Libraries&gt;&lt;/ENLibraries&gt;"/>
  </w:docVars>
  <w:rsids>
    <w:rsidRoot w:val="00D56ABA"/>
    <w:rsid w:val="00681D1F"/>
    <w:rsid w:val="0068344C"/>
    <w:rsid w:val="00845B37"/>
    <w:rsid w:val="00B66784"/>
    <w:rsid w:val="00D56AB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B37"/>
  </w:style>
  <w:style w:type="paragraph" w:styleId="Heading1">
    <w:name w:val="heading 1"/>
    <w:basedOn w:val="Normal"/>
    <w:next w:val="BodyText"/>
    <w:link w:val="Heading1Char"/>
    <w:autoRedefine/>
    <w:qFormat/>
    <w:rsid w:val="00D56ABA"/>
    <w:pPr>
      <w:numPr>
        <w:numId w:val="2"/>
      </w:numPr>
      <w:pBdr>
        <w:bottom w:val="single" w:sz="12" w:space="8" w:color="auto"/>
      </w:pBdr>
      <w:spacing w:after="720" w:line="240" w:lineRule="auto"/>
      <w:jc w:val="both"/>
      <w:outlineLvl w:val="0"/>
    </w:pPr>
    <w:rPr>
      <w:rFonts w:asciiTheme="majorHAnsi" w:eastAsiaTheme="majorEastAsia" w:hAnsiTheme="majorHAnsi" w:cstheme="majorBidi"/>
      <w:b/>
      <w:bCs/>
      <w:i/>
      <w:iCs/>
      <w:sz w:val="40"/>
      <w:szCs w:val="32"/>
      <w:lang w:bidi="en-US"/>
    </w:rPr>
  </w:style>
  <w:style w:type="paragraph" w:styleId="Heading2">
    <w:name w:val="heading 2"/>
    <w:basedOn w:val="Normal"/>
    <w:next w:val="BodyText"/>
    <w:link w:val="Heading2Char"/>
    <w:autoRedefine/>
    <w:unhideWhenUsed/>
    <w:qFormat/>
    <w:rsid w:val="0068344C"/>
    <w:pPr>
      <w:numPr>
        <w:ilvl w:val="1"/>
        <w:numId w:val="2"/>
      </w:numPr>
      <w:spacing w:before="320" w:after="320" w:line="240" w:lineRule="auto"/>
      <w:jc w:val="both"/>
      <w:outlineLvl w:val="1"/>
    </w:pPr>
    <w:rPr>
      <w:rFonts w:asciiTheme="majorHAnsi" w:eastAsiaTheme="majorEastAsia" w:hAnsiTheme="majorHAnsi" w:cstheme="majorBidi"/>
      <w:b/>
      <w:bCs/>
      <w:i/>
      <w:iCs/>
      <w:sz w:val="32"/>
      <w:szCs w:val="28"/>
      <w:lang w:bidi="en-US"/>
    </w:rPr>
  </w:style>
  <w:style w:type="paragraph" w:styleId="Heading3">
    <w:name w:val="heading 3"/>
    <w:basedOn w:val="Normal"/>
    <w:next w:val="BodyText"/>
    <w:link w:val="Heading3Char"/>
    <w:autoRedefine/>
    <w:unhideWhenUsed/>
    <w:qFormat/>
    <w:rsid w:val="00D56ABA"/>
    <w:pPr>
      <w:numPr>
        <w:ilvl w:val="2"/>
        <w:numId w:val="2"/>
      </w:numPr>
      <w:spacing w:before="280" w:after="280" w:line="240" w:lineRule="auto"/>
      <w:jc w:val="both"/>
      <w:outlineLvl w:val="2"/>
    </w:pPr>
    <w:rPr>
      <w:rFonts w:asciiTheme="majorHAnsi" w:eastAsiaTheme="majorEastAsia" w:hAnsiTheme="majorHAnsi" w:cstheme="majorBidi"/>
      <w:b/>
      <w:bCs/>
      <w:i/>
      <w:iCs/>
      <w:sz w:val="28"/>
      <w:szCs w:val="26"/>
      <w:lang w:bidi="en-US"/>
    </w:rPr>
  </w:style>
  <w:style w:type="paragraph" w:styleId="Heading4">
    <w:name w:val="heading 4"/>
    <w:basedOn w:val="Normal"/>
    <w:next w:val="BodyText"/>
    <w:link w:val="Heading4Char"/>
    <w:autoRedefine/>
    <w:unhideWhenUsed/>
    <w:qFormat/>
    <w:rsid w:val="00D56ABA"/>
    <w:pPr>
      <w:numPr>
        <w:ilvl w:val="3"/>
        <w:numId w:val="2"/>
      </w:numPr>
      <w:spacing w:before="240" w:after="240" w:line="240" w:lineRule="auto"/>
      <w:jc w:val="both"/>
      <w:outlineLvl w:val="3"/>
    </w:pPr>
    <w:rPr>
      <w:rFonts w:asciiTheme="majorHAnsi" w:eastAsiaTheme="majorEastAsia" w:hAnsiTheme="majorHAnsi" w:cstheme="majorBidi"/>
      <w:b/>
      <w:bCs/>
      <w:i/>
      <w:i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56ABA"/>
    <w:rPr>
      <w:rFonts w:asciiTheme="majorHAnsi" w:eastAsiaTheme="majorEastAsia" w:hAnsiTheme="majorHAnsi" w:cstheme="majorBidi"/>
      <w:b/>
      <w:bCs/>
      <w:i/>
      <w:iCs/>
      <w:sz w:val="40"/>
      <w:szCs w:val="32"/>
      <w:lang w:bidi="en-US"/>
    </w:rPr>
  </w:style>
  <w:style w:type="character" w:customStyle="1" w:styleId="Heading2Char">
    <w:name w:val="Heading 2 Char"/>
    <w:basedOn w:val="DefaultParagraphFont"/>
    <w:link w:val="Heading2"/>
    <w:rsid w:val="0068344C"/>
    <w:rPr>
      <w:rFonts w:asciiTheme="majorHAnsi" w:eastAsiaTheme="majorEastAsia" w:hAnsiTheme="majorHAnsi" w:cstheme="majorBidi"/>
      <w:b/>
      <w:bCs/>
      <w:i/>
      <w:iCs/>
      <w:sz w:val="32"/>
      <w:szCs w:val="28"/>
      <w:lang w:bidi="en-US"/>
    </w:rPr>
  </w:style>
  <w:style w:type="character" w:customStyle="1" w:styleId="Heading3Char">
    <w:name w:val="Heading 3 Char"/>
    <w:basedOn w:val="DefaultParagraphFont"/>
    <w:link w:val="Heading3"/>
    <w:rsid w:val="00D56ABA"/>
    <w:rPr>
      <w:rFonts w:asciiTheme="majorHAnsi" w:eastAsiaTheme="majorEastAsia" w:hAnsiTheme="majorHAnsi" w:cstheme="majorBidi"/>
      <w:b/>
      <w:bCs/>
      <w:i/>
      <w:iCs/>
      <w:sz w:val="28"/>
      <w:szCs w:val="26"/>
      <w:lang w:bidi="en-US"/>
    </w:rPr>
  </w:style>
  <w:style w:type="character" w:customStyle="1" w:styleId="Heading4Char">
    <w:name w:val="Heading 4 Char"/>
    <w:basedOn w:val="DefaultParagraphFont"/>
    <w:link w:val="Heading4"/>
    <w:rsid w:val="00D56ABA"/>
    <w:rPr>
      <w:rFonts w:asciiTheme="majorHAnsi" w:eastAsiaTheme="majorEastAsia" w:hAnsiTheme="majorHAnsi" w:cstheme="majorBidi"/>
      <w:b/>
      <w:bCs/>
      <w:i/>
      <w:iCs/>
      <w:sz w:val="24"/>
      <w:szCs w:val="24"/>
      <w:lang w:bidi="en-US"/>
    </w:rPr>
  </w:style>
  <w:style w:type="numbering" w:customStyle="1" w:styleId="PhDStyle">
    <w:name w:val="PhD Style"/>
    <w:uiPriority w:val="99"/>
    <w:rsid w:val="00D56ABA"/>
    <w:pPr>
      <w:numPr>
        <w:numId w:val="1"/>
      </w:numPr>
    </w:pPr>
  </w:style>
  <w:style w:type="paragraph" w:customStyle="1" w:styleId="MTDisplayEquation">
    <w:name w:val="MTDisplayEquation"/>
    <w:basedOn w:val="Normal"/>
    <w:link w:val="MTDisplayEquationChar"/>
    <w:autoRedefine/>
    <w:rsid w:val="00D56ABA"/>
    <w:pPr>
      <w:tabs>
        <w:tab w:val="center" w:pos="4160"/>
        <w:tab w:val="right" w:pos="8300"/>
      </w:tabs>
      <w:spacing w:after="0" w:line="360" w:lineRule="auto"/>
      <w:jc w:val="center"/>
    </w:pPr>
    <w:rPr>
      <w:rFonts w:ascii="Times New Roman" w:eastAsia="Times New Roman" w:hAnsi="Times New Roman" w:cs="Arial"/>
      <w:sz w:val="24"/>
      <w:szCs w:val="24"/>
      <w:lang w:eastAsia="en-AU"/>
    </w:rPr>
  </w:style>
  <w:style w:type="paragraph" w:styleId="BodyText">
    <w:name w:val="Body Text"/>
    <w:basedOn w:val="Normal"/>
    <w:link w:val="BodyTextChar"/>
    <w:autoRedefine/>
    <w:uiPriority w:val="99"/>
    <w:unhideWhenUsed/>
    <w:rsid w:val="00D56ABA"/>
    <w:pPr>
      <w:spacing w:after="240" w:line="360" w:lineRule="auto"/>
      <w:ind w:firstLine="567"/>
      <w:jc w:val="both"/>
    </w:pPr>
    <w:rPr>
      <w:rFonts w:ascii="Times New Roman" w:eastAsiaTheme="minorEastAsia" w:hAnsi="Times New Roman"/>
      <w:sz w:val="24"/>
      <w:szCs w:val="40"/>
      <w:lang w:val="en-AU" w:bidi="en-US"/>
    </w:rPr>
  </w:style>
  <w:style w:type="character" w:customStyle="1" w:styleId="BodyTextChar">
    <w:name w:val="Body Text Char"/>
    <w:basedOn w:val="DefaultParagraphFont"/>
    <w:link w:val="BodyText"/>
    <w:uiPriority w:val="99"/>
    <w:rsid w:val="00D56ABA"/>
    <w:rPr>
      <w:rFonts w:ascii="Times New Roman" w:eastAsiaTheme="minorEastAsia" w:hAnsi="Times New Roman"/>
      <w:sz w:val="24"/>
      <w:szCs w:val="40"/>
      <w:lang w:val="en-AU" w:bidi="en-US"/>
    </w:rPr>
  </w:style>
  <w:style w:type="paragraph" w:customStyle="1" w:styleId="BodyTextnoafter">
    <w:name w:val="Body Text no after"/>
    <w:basedOn w:val="BodyText"/>
    <w:link w:val="BodyTextnoafterChar"/>
    <w:autoRedefine/>
    <w:qFormat/>
    <w:rsid w:val="00D56ABA"/>
    <w:pPr>
      <w:spacing w:after="0"/>
    </w:pPr>
  </w:style>
  <w:style w:type="paragraph" w:customStyle="1" w:styleId="BodyTextnotab">
    <w:name w:val="Body Text no tab"/>
    <w:basedOn w:val="BodyText"/>
    <w:link w:val="BodyTextnotabChar"/>
    <w:autoRedefine/>
    <w:qFormat/>
    <w:rsid w:val="00D56ABA"/>
    <w:pPr>
      <w:ind w:firstLine="0"/>
    </w:pPr>
  </w:style>
  <w:style w:type="character" w:customStyle="1" w:styleId="BodyTextnoafterChar">
    <w:name w:val="Body Text no after Char"/>
    <w:basedOn w:val="BodyTextChar"/>
    <w:link w:val="BodyTextnoafter"/>
    <w:rsid w:val="00D56ABA"/>
  </w:style>
  <w:style w:type="character" w:customStyle="1" w:styleId="BodyTextnotabChar">
    <w:name w:val="Body Text no tab Char"/>
    <w:basedOn w:val="BodyTextChar"/>
    <w:link w:val="BodyTextnotab"/>
    <w:rsid w:val="00D56ABA"/>
  </w:style>
  <w:style w:type="paragraph" w:customStyle="1" w:styleId="DotPointList">
    <w:name w:val="Dot Point List"/>
    <w:basedOn w:val="BodyText"/>
    <w:autoRedefine/>
    <w:qFormat/>
    <w:rsid w:val="00D56ABA"/>
    <w:pPr>
      <w:numPr>
        <w:numId w:val="3"/>
      </w:numPr>
      <w:ind w:left="924" w:hanging="357"/>
    </w:pPr>
  </w:style>
  <w:style w:type="paragraph" w:customStyle="1" w:styleId="DotPointListnoafter">
    <w:name w:val="Dot Point List no after"/>
    <w:basedOn w:val="DotPointList"/>
    <w:link w:val="DotPointListnoafterChar"/>
    <w:autoRedefine/>
    <w:qFormat/>
    <w:rsid w:val="00D56ABA"/>
    <w:pPr>
      <w:spacing w:after="0"/>
    </w:pPr>
  </w:style>
  <w:style w:type="character" w:customStyle="1" w:styleId="DotPointListnoafterChar">
    <w:name w:val="Dot Point List no after Char"/>
    <w:basedOn w:val="DefaultParagraphFont"/>
    <w:link w:val="DotPointListnoafter"/>
    <w:rsid w:val="00D56ABA"/>
    <w:rPr>
      <w:rFonts w:ascii="Times New Roman" w:eastAsiaTheme="minorEastAsia" w:hAnsi="Times New Roman"/>
      <w:sz w:val="24"/>
      <w:szCs w:val="40"/>
      <w:lang w:val="en-AU" w:bidi="en-US"/>
    </w:rPr>
  </w:style>
  <w:style w:type="paragraph" w:customStyle="1" w:styleId="BodyTextnoafternotab">
    <w:name w:val="Body Text no after no tab"/>
    <w:basedOn w:val="BodyTextnotab"/>
    <w:link w:val="BodyTextnoafternotabChar"/>
    <w:autoRedefine/>
    <w:qFormat/>
    <w:rsid w:val="00D56ABA"/>
    <w:pPr>
      <w:spacing w:after="0"/>
    </w:pPr>
  </w:style>
  <w:style w:type="character" w:customStyle="1" w:styleId="BodyTextnoafternotabChar">
    <w:name w:val="Body Text no after no tab Char"/>
    <w:basedOn w:val="BodyTextnotabChar"/>
    <w:link w:val="BodyTextnoafternotab"/>
    <w:rsid w:val="00D56ABA"/>
  </w:style>
  <w:style w:type="character" w:customStyle="1" w:styleId="MTDisplayEquationChar">
    <w:name w:val="MTDisplayEquation Char"/>
    <w:basedOn w:val="DefaultParagraphFont"/>
    <w:link w:val="MTDisplayEquation"/>
    <w:rsid w:val="00D56ABA"/>
    <w:rPr>
      <w:rFonts w:ascii="Times New Roman" w:eastAsia="Times New Roman" w:hAnsi="Times New Roman" w:cs="Arial"/>
      <w:sz w:val="24"/>
      <w:szCs w:val="24"/>
      <w:lang w:eastAsia="en-AU"/>
    </w:rPr>
  </w:style>
  <w:style w:type="character" w:styleId="Hyperlink">
    <w:name w:val="Hyperlink"/>
    <w:basedOn w:val="DefaultParagraphFont"/>
    <w:uiPriority w:val="99"/>
    <w:unhideWhenUsed/>
    <w:rsid w:val="00D56ABA"/>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hyperlink" Target="http://www.bios.unc.edu/distrib/gee/clf/clfsim.sas" TargetMode="External"/><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5</Pages>
  <Words>2531</Words>
  <Characters>14429</Characters>
  <Application>Microsoft Office Word</Application>
  <DocSecurity>0</DocSecurity>
  <Lines>120</Lines>
  <Paragraphs>33</Paragraphs>
  <ScaleCrop>false</ScaleCrop>
  <Company/>
  <LinksUpToDate>false</LinksUpToDate>
  <CharactersWithSpaces>16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1069947</dc:creator>
  <cp:lastModifiedBy>a1069947</cp:lastModifiedBy>
  <cp:revision>2</cp:revision>
  <dcterms:created xsi:type="dcterms:W3CDTF">2012-06-08T23:30:00Z</dcterms:created>
  <dcterms:modified xsi:type="dcterms:W3CDTF">2012-06-08T23:34:00Z</dcterms:modified>
</cp:coreProperties>
</file>